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351629" w14:textId="77777777" w:rsidR="00AA52C1" w:rsidRPr="00E825BD" w:rsidRDefault="00AA52C1" w:rsidP="00AA52C1">
      <w:pPr>
        <w:jc w:val="both"/>
        <w:rPr>
          <w:b/>
          <w:bCs/>
          <w:sz w:val="36"/>
          <w:szCs w:val="36"/>
        </w:rPr>
      </w:pPr>
      <w:r w:rsidRPr="00E825BD">
        <w:rPr>
          <w:b/>
          <w:bCs/>
          <w:sz w:val="36"/>
          <w:szCs w:val="36"/>
        </w:rPr>
        <w:t>Chlorhexidine dressings could reduce external ventricular drain infections: results from a systematic review and meta-analysis</w:t>
      </w:r>
    </w:p>
    <w:p w14:paraId="419FFC36" w14:textId="77777777" w:rsidR="00AA52C1" w:rsidRPr="00E825BD" w:rsidRDefault="00AA52C1" w:rsidP="00AA52C1">
      <w:pPr>
        <w:jc w:val="both"/>
        <w:rPr>
          <w:b/>
          <w:bCs/>
        </w:rPr>
      </w:pPr>
    </w:p>
    <w:p w14:paraId="319B6AE0" w14:textId="77777777" w:rsidR="00AA52C1" w:rsidRPr="00E825BD" w:rsidRDefault="00AA52C1" w:rsidP="00AA52C1">
      <w:pPr>
        <w:jc w:val="both"/>
        <w:rPr>
          <w:b/>
          <w:bCs/>
        </w:rPr>
      </w:pPr>
      <w:r w:rsidRPr="00E825BD">
        <w:rPr>
          <w:b/>
          <w:bCs/>
        </w:rPr>
        <w:t>Authors and affiliations</w:t>
      </w:r>
    </w:p>
    <w:p w14:paraId="325FE340" w14:textId="77777777" w:rsidR="00AA52C1" w:rsidRPr="00E825BD" w:rsidRDefault="00AA52C1" w:rsidP="00AA52C1">
      <w:proofErr w:type="spellStart"/>
      <w:r w:rsidRPr="00E825BD">
        <w:t>Mueez</w:t>
      </w:r>
      <w:proofErr w:type="spellEnd"/>
      <w:r w:rsidRPr="00E825BD">
        <w:t xml:space="preserve"> Waqar</w:t>
      </w:r>
      <w:r w:rsidRPr="00E825BD">
        <w:rPr>
          <w:vertAlign w:val="superscript"/>
        </w:rPr>
        <w:t>1,2</w:t>
      </w:r>
      <w:r w:rsidRPr="00E825BD">
        <w:t xml:space="preserve"> MBChB, </w:t>
      </w:r>
      <w:proofErr w:type="spellStart"/>
      <w:r w:rsidRPr="00E825BD">
        <w:t>MRes</w:t>
      </w:r>
      <w:proofErr w:type="spellEnd"/>
      <w:r w:rsidRPr="00E825BD">
        <w:t>, MRCS</w:t>
      </w:r>
    </w:p>
    <w:p w14:paraId="239DD9DB" w14:textId="77777777" w:rsidR="00AA52C1" w:rsidRPr="00E825BD" w:rsidRDefault="00AA52C1" w:rsidP="00AA52C1">
      <w:r w:rsidRPr="00E825BD">
        <w:t>Aswin Chari</w:t>
      </w:r>
      <w:r w:rsidRPr="00E825BD">
        <w:rPr>
          <w:vertAlign w:val="superscript"/>
        </w:rPr>
        <w:t>3,4</w:t>
      </w:r>
      <w:r w:rsidRPr="00E825BD">
        <w:t xml:space="preserve"> MRCS</w:t>
      </w:r>
    </w:p>
    <w:p w14:paraId="79BB6499" w14:textId="77777777" w:rsidR="00AA52C1" w:rsidRPr="00E825BD" w:rsidRDefault="00AA52C1" w:rsidP="00AA52C1">
      <w:r w:rsidRPr="00E825BD">
        <w:t>Abdurrahman I Islim</w:t>
      </w:r>
      <w:r w:rsidRPr="00E825BD">
        <w:rPr>
          <w:vertAlign w:val="superscript"/>
        </w:rPr>
        <w:t>5,6</w:t>
      </w:r>
      <w:r w:rsidRPr="00E825BD">
        <w:t xml:space="preserve"> MBChB, MPhil </w:t>
      </w:r>
    </w:p>
    <w:p w14:paraId="250F2AB5" w14:textId="77777777" w:rsidR="00AA52C1" w:rsidRPr="00E825BD" w:rsidRDefault="00AA52C1" w:rsidP="00AA52C1">
      <w:r w:rsidRPr="00E825BD">
        <w:t>Benjamin Davies</w:t>
      </w:r>
      <w:r w:rsidRPr="00E825BD">
        <w:rPr>
          <w:vertAlign w:val="superscript"/>
        </w:rPr>
        <w:t>7</w:t>
      </w:r>
      <w:r w:rsidRPr="00E825BD">
        <w:t xml:space="preserve"> </w:t>
      </w:r>
      <w:proofErr w:type="gramStart"/>
      <w:r w:rsidRPr="00E825BD">
        <w:t>MBChB(</w:t>
      </w:r>
      <w:proofErr w:type="gramEnd"/>
      <w:r w:rsidRPr="00E825BD">
        <w:t>Hons), BSc, MPhil, MRCS</w:t>
      </w:r>
    </w:p>
    <w:p w14:paraId="51E63599" w14:textId="77777777" w:rsidR="00AA52C1" w:rsidRPr="00E825BD" w:rsidRDefault="00AA52C1" w:rsidP="00AA52C1">
      <w:r w:rsidRPr="00E825BD">
        <w:t>Daniel M Fountain</w:t>
      </w:r>
      <w:r w:rsidRPr="00E825BD">
        <w:rPr>
          <w:vertAlign w:val="superscript"/>
        </w:rPr>
        <w:t>1,2</w:t>
      </w:r>
      <w:r w:rsidRPr="00E825BD">
        <w:t xml:space="preserve"> MRCS</w:t>
      </w:r>
    </w:p>
    <w:p w14:paraId="07A3123E" w14:textId="77777777" w:rsidR="00AA52C1" w:rsidRPr="00E825BD" w:rsidRDefault="00AA52C1" w:rsidP="00AA52C1">
      <w:r w:rsidRPr="00E825BD">
        <w:t>Susan Larkin</w:t>
      </w:r>
      <w:r w:rsidRPr="00E825BD">
        <w:rPr>
          <w:vertAlign w:val="superscript"/>
        </w:rPr>
        <w:t>8</w:t>
      </w:r>
      <w:r w:rsidRPr="00E825BD">
        <w:t xml:space="preserve"> MRCP</w:t>
      </w:r>
      <w:r w:rsidRPr="00E825BD">
        <w:br/>
        <w:t>Michael D Jenkinson</w:t>
      </w:r>
      <w:r w:rsidRPr="00E825BD">
        <w:rPr>
          <w:vertAlign w:val="superscript"/>
        </w:rPr>
        <w:t>5,6</w:t>
      </w:r>
      <w:r w:rsidRPr="00E825BD">
        <w:t>, FRCS PhD</w:t>
      </w:r>
    </w:p>
    <w:p w14:paraId="15FF77F8" w14:textId="77777777" w:rsidR="00AA52C1" w:rsidRPr="00E825BD" w:rsidRDefault="00AA52C1" w:rsidP="00AA52C1">
      <w:r w:rsidRPr="00E825BD">
        <w:t>Hiren C Patel</w:t>
      </w:r>
      <w:r w:rsidRPr="00E825BD">
        <w:rPr>
          <w:vertAlign w:val="superscript"/>
        </w:rPr>
        <w:t>1,2</w:t>
      </w:r>
      <w:r w:rsidRPr="00E825BD">
        <w:t>, FRCS PhD</w:t>
      </w:r>
    </w:p>
    <w:p w14:paraId="04AA155A" w14:textId="77777777" w:rsidR="00AA52C1" w:rsidRPr="00E825BD" w:rsidRDefault="00AA52C1" w:rsidP="00AA52C1"/>
    <w:p w14:paraId="0C01D047" w14:textId="77777777" w:rsidR="00AA52C1" w:rsidRPr="00E825BD" w:rsidRDefault="00AA52C1" w:rsidP="00AA52C1">
      <w:pPr>
        <w:jc w:val="both"/>
      </w:pPr>
      <w:r w:rsidRPr="00E825BD">
        <w:rPr>
          <w:vertAlign w:val="superscript"/>
        </w:rPr>
        <w:t>1</w:t>
      </w:r>
      <w:r w:rsidRPr="00E825BD">
        <w:t xml:space="preserve">Department of Academic Neurosurgery, Geoffrey Jefferson Brain Research Centre, Salford Royal NHS Foundation Trust, Manchester, United Kingdom </w:t>
      </w:r>
    </w:p>
    <w:p w14:paraId="3C9FD835" w14:textId="77777777" w:rsidR="00AA52C1" w:rsidRPr="00E825BD" w:rsidRDefault="00AA52C1" w:rsidP="00AA52C1">
      <w:pPr>
        <w:jc w:val="both"/>
      </w:pPr>
      <w:r w:rsidRPr="00E825BD">
        <w:rPr>
          <w:vertAlign w:val="superscript"/>
        </w:rPr>
        <w:t>2</w:t>
      </w:r>
      <w:r w:rsidRPr="00E825BD">
        <w:t>Faculty of Biology, Medicines and Health, The University of Manchester, Manchester, United Kingdom</w:t>
      </w:r>
    </w:p>
    <w:p w14:paraId="5B364DBB" w14:textId="77777777" w:rsidR="00AA52C1" w:rsidRPr="00E825BD" w:rsidRDefault="00AA52C1" w:rsidP="00AA52C1">
      <w:pPr>
        <w:jc w:val="both"/>
      </w:pPr>
      <w:r w:rsidRPr="00E825BD">
        <w:rPr>
          <w:vertAlign w:val="superscript"/>
        </w:rPr>
        <w:t>3</w:t>
      </w:r>
      <w:r w:rsidRPr="00E825BD">
        <w:t xml:space="preserve">Department of Paediatric Neurosurgery, Great Ormond Street Hospital, London, United Kingdom </w:t>
      </w:r>
    </w:p>
    <w:p w14:paraId="4D50EF07" w14:textId="77777777" w:rsidR="00AA52C1" w:rsidRPr="00E825BD" w:rsidRDefault="00AA52C1" w:rsidP="00AA52C1">
      <w:pPr>
        <w:jc w:val="both"/>
      </w:pPr>
      <w:r w:rsidRPr="00E825BD">
        <w:rPr>
          <w:vertAlign w:val="superscript"/>
        </w:rPr>
        <w:t>4</w:t>
      </w:r>
      <w:r w:rsidRPr="00E825BD">
        <w:t>Developmental Neurosciences, Great Ormond Street Institute of Child Health, University College London, London, United Kingdom</w:t>
      </w:r>
    </w:p>
    <w:p w14:paraId="34EEAF31" w14:textId="77777777" w:rsidR="00AA52C1" w:rsidRPr="00E825BD" w:rsidRDefault="00AA52C1" w:rsidP="00AA52C1">
      <w:pPr>
        <w:jc w:val="both"/>
      </w:pPr>
      <w:r w:rsidRPr="00E825BD">
        <w:rPr>
          <w:vertAlign w:val="superscript"/>
        </w:rPr>
        <w:t>5</w:t>
      </w:r>
      <w:r w:rsidRPr="00E825BD">
        <w:t>Department of Neurosurgery, The Walton Centre NHS Foundation Trust, Liverpool, United Kingdom</w:t>
      </w:r>
    </w:p>
    <w:p w14:paraId="43C3C7DD" w14:textId="77777777" w:rsidR="00AA52C1" w:rsidRPr="00E825BD" w:rsidRDefault="00AA52C1" w:rsidP="00AA52C1">
      <w:pPr>
        <w:jc w:val="both"/>
      </w:pPr>
      <w:r w:rsidRPr="00E825BD">
        <w:rPr>
          <w:vertAlign w:val="superscript"/>
        </w:rPr>
        <w:t>6</w:t>
      </w:r>
      <w:r w:rsidRPr="00E825BD">
        <w:t>Institute of Systems, Molecular and Integrative Biology, University of Liverpool, Liverpool, United Kingdom</w:t>
      </w:r>
    </w:p>
    <w:p w14:paraId="48D733B0" w14:textId="77777777" w:rsidR="00AA52C1" w:rsidRPr="00E825BD" w:rsidRDefault="00AA52C1" w:rsidP="00AA52C1">
      <w:pPr>
        <w:jc w:val="both"/>
      </w:pPr>
      <w:r w:rsidRPr="00E825BD">
        <w:rPr>
          <w:vertAlign w:val="superscript"/>
        </w:rPr>
        <w:t>7</w:t>
      </w:r>
      <w:r w:rsidRPr="00E825BD">
        <w:t xml:space="preserve">Department of Neurosurgery, Addenbrooke’s hospital, Cambridge, United Kingdom  </w:t>
      </w:r>
    </w:p>
    <w:p w14:paraId="02E6CEF1" w14:textId="77777777" w:rsidR="00AA52C1" w:rsidRPr="00E825BD" w:rsidRDefault="00AA52C1" w:rsidP="00AA52C1">
      <w:pPr>
        <w:jc w:val="both"/>
      </w:pPr>
      <w:r w:rsidRPr="00E825BD">
        <w:rPr>
          <w:vertAlign w:val="superscript"/>
        </w:rPr>
        <w:t>8</w:t>
      </w:r>
      <w:r w:rsidRPr="00E825BD">
        <w:t>Department of Microbiology, Liverpool University Hospitals, Liverpool, United Kingdom</w:t>
      </w:r>
    </w:p>
    <w:p w14:paraId="6B9DAB85" w14:textId="77777777" w:rsidR="00AA52C1" w:rsidRPr="00E825BD" w:rsidRDefault="00AA52C1" w:rsidP="00AA52C1">
      <w:pPr>
        <w:jc w:val="both"/>
        <w:rPr>
          <w:b/>
          <w:bCs/>
        </w:rPr>
      </w:pPr>
    </w:p>
    <w:p w14:paraId="1ACA0176" w14:textId="77777777" w:rsidR="00AA52C1" w:rsidRPr="00E825BD" w:rsidRDefault="00AA52C1" w:rsidP="00AA52C1">
      <w:pPr>
        <w:jc w:val="both"/>
        <w:rPr>
          <w:b/>
          <w:bCs/>
        </w:rPr>
      </w:pPr>
      <w:r w:rsidRPr="00E825BD">
        <w:rPr>
          <w:b/>
          <w:bCs/>
        </w:rPr>
        <w:t xml:space="preserve">Correspondence </w:t>
      </w:r>
    </w:p>
    <w:p w14:paraId="52A6C4E3" w14:textId="77777777" w:rsidR="00AA52C1" w:rsidRPr="00E825BD" w:rsidRDefault="00AA52C1" w:rsidP="00AA52C1"/>
    <w:p w14:paraId="62DC1B12" w14:textId="77777777" w:rsidR="00AA52C1" w:rsidRPr="00E825BD" w:rsidRDefault="00AA52C1" w:rsidP="00AA52C1">
      <w:r w:rsidRPr="00E825BD">
        <w:t>Mr Mueez Waqar</w:t>
      </w:r>
    </w:p>
    <w:p w14:paraId="31075CE1" w14:textId="77777777" w:rsidR="00AA52C1" w:rsidRPr="00E825BD" w:rsidRDefault="00AA52C1" w:rsidP="00AA52C1">
      <w:r w:rsidRPr="00E825BD">
        <w:t>Department of Academic Neurosurgery</w:t>
      </w:r>
    </w:p>
    <w:p w14:paraId="0282E754" w14:textId="77777777" w:rsidR="00AA52C1" w:rsidRPr="00E825BD" w:rsidRDefault="00AA52C1" w:rsidP="00AA52C1">
      <w:r w:rsidRPr="00E825BD">
        <w:t>Geoffrey Jefferson Brain Research Centre</w:t>
      </w:r>
    </w:p>
    <w:p w14:paraId="72F12ED8" w14:textId="77777777" w:rsidR="00AA52C1" w:rsidRPr="00E825BD" w:rsidRDefault="00AA52C1" w:rsidP="00AA52C1">
      <w:r w:rsidRPr="00E825BD">
        <w:t>Manchester Centre for Clinical Neurosciences</w:t>
      </w:r>
    </w:p>
    <w:p w14:paraId="299F108E" w14:textId="77777777" w:rsidR="00AA52C1" w:rsidRPr="00E825BD" w:rsidRDefault="00AA52C1" w:rsidP="00AA52C1">
      <w:r w:rsidRPr="00E825BD">
        <w:t>Salford Royal NHS Foundation Trust</w:t>
      </w:r>
    </w:p>
    <w:p w14:paraId="564ADA59" w14:textId="77777777" w:rsidR="00AA52C1" w:rsidRPr="00E825BD" w:rsidRDefault="00AA52C1" w:rsidP="00AA52C1">
      <w:r w:rsidRPr="00E825BD">
        <w:t>Manchester</w:t>
      </w:r>
    </w:p>
    <w:p w14:paraId="10A75C1B" w14:textId="77777777" w:rsidR="00AA52C1" w:rsidRPr="00E825BD" w:rsidRDefault="00AA52C1" w:rsidP="00AA52C1">
      <w:r w:rsidRPr="00E825BD">
        <w:t xml:space="preserve">United Kingdom </w:t>
      </w:r>
    </w:p>
    <w:p w14:paraId="7F852E21" w14:textId="77777777" w:rsidR="00AA52C1" w:rsidRPr="00E825BD" w:rsidRDefault="00AA52C1" w:rsidP="00AA52C1">
      <w:r w:rsidRPr="00E825BD">
        <w:t>Tel: +1617897373</w:t>
      </w:r>
    </w:p>
    <w:p w14:paraId="33479C47" w14:textId="77777777" w:rsidR="00AA52C1" w:rsidRPr="00E825BD" w:rsidRDefault="00AA52C1" w:rsidP="00AA52C1">
      <w:pPr>
        <w:jc w:val="both"/>
        <w:rPr>
          <w:b/>
          <w:bCs/>
        </w:rPr>
      </w:pPr>
    </w:p>
    <w:p w14:paraId="5D432609" w14:textId="77777777" w:rsidR="00AA52C1" w:rsidRPr="00E825BD" w:rsidRDefault="00AA52C1" w:rsidP="00AA52C1">
      <w:pPr>
        <w:jc w:val="both"/>
        <w:rPr>
          <w:b/>
          <w:bCs/>
        </w:rPr>
      </w:pPr>
      <w:r w:rsidRPr="00E825BD">
        <w:rPr>
          <w:b/>
          <w:bCs/>
        </w:rPr>
        <w:t>Conflicts of interest/disclosures of funding</w:t>
      </w:r>
    </w:p>
    <w:p w14:paraId="741703BA" w14:textId="77777777" w:rsidR="00AA52C1" w:rsidRPr="00E825BD" w:rsidRDefault="00AA52C1" w:rsidP="00AA52C1">
      <w:r w:rsidRPr="00E825BD">
        <w:t>None</w:t>
      </w:r>
    </w:p>
    <w:p w14:paraId="31F6FC52" w14:textId="77777777" w:rsidR="00AA52C1" w:rsidRPr="00E825BD" w:rsidRDefault="00AA52C1" w:rsidP="00AA52C1"/>
    <w:p w14:paraId="6B3A921B" w14:textId="77777777" w:rsidR="00AA52C1" w:rsidRPr="00E825BD" w:rsidRDefault="00AA52C1" w:rsidP="00AA52C1">
      <w:pPr>
        <w:jc w:val="both"/>
        <w:rPr>
          <w:b/>
          <w:bCs/>
        </w:rPr>
      </w:pPr>
      <w:r w:rsidRPr="00E825BD">
        <w:rPr>
          <w:b/>
          <w:bCs/>
        </w:rPr>
        <w:t>Presentations</w:t>
      </w:r>
    </w:p>
    <w:p w14:paraId="4103F81D" w14:textId="77777777" w:rsidR="00AA52C1" w:rsidRPr="00E825BD" w:rsidRDefault="00AA52C1" w:rsidP="00AA52C1">
      <w:r w:rsidRPr="00E825BD">
        <w:t>None</w:t>
      </w:r>
    </w:p>
    <w:p w14:paraId="5052565D" w14:textId="77777777" w:rsidR="00AA52C1" w:rsidRPr="00E825BD" w:rsidRDefault="00AA52C1" w:rsidP="00AA52C1"/>
    <w:p w14:paraId="01C801DC" w14:textId="77777777" w:rsidR="00AA52C1" w:rsidRPr="00E825BD" w:rsidRDefault="00AA52C1" w:rsidP="00AA52C1">
      <w:pPr>
        <w:jc w:val="both"/>
        <w:rPr>
          <w:b/>
          <w:bCs/>
        </w:rPr>
      </w:pPr>
      <w:r w:rsidRPr="00E825BD">
        <w:rPr>
          <w:b/>
          <w:bCs/>
        </w:rPr>
        <w:lastRenderedPageBreak/>
        <w:t>Acknowledgements</w:t>
      </w:r>
    </w:p>
    <w:p w14:paraId="34657535" w14:textId="77777777" w:rsidR="005C67EA" w:rsidRPr="00E825BD" w:rsidRDefault="00AA52C1" w:rsidP="00AA52C1">
      <w:pPr>
        <w:jc w:val="both"/>
      </w:pPr>
      <w:r w:rsidRPr="00E825BD">
        <w:t xml:space="preserve">For statistical analysis and interpretation, the authors would like to thank Dr Calvin Heal, Research Assistant, Department of Biostatistics, The University of Manchester. </w:t>
      </w:r>
    </w:p>
    <w:p w14:paraId="194687F6" w14:textId="77777777" w:rsidR="005C67EA" w:rsidRPr="00E825BD" w:rsidRDefault="005C67EA" w:rsidP="00AA52C1">
      <w:pPr>
        <w:jc w:val="both"/>
      </w:pPr>
    </w:p>
    <w:p w14:paraId="0B0847C2" w14:textId="77777777" w:rsidR="005C67EA" w:rsidRPr="00E825BD" w:rsidRDefault="005C67EA" w:rsidP="00AA52C1">
      <w:pPr>
        <w:jc w:val="both"/>
        <w:rPr>
          <w:b/>
          <w:bCs/>
        </w:rPr>
      </w:pPr>
      <w:r w:rsidRPr="00E825BD">
        <w:rPr>
          <w:b/>
          <w:bCs/>
        </w:rPr>
        <w:t>Word count</w:t>
      </w:r>
    </w:p>
    <w:p w14:paraId="55EADF56" w14:textId="1198E8C6" w:rsidR="00AA52C1" w:rsidRPr="00E825BD" w:rsidRDefault="005C67EA" w:rsidP="00AA52C1">
      <w:pPr>
        <w:jc w:val="both"/>
      </w:pPr>
      <w:r w:rsidRPr="00E825BD">
        <w:t>2000 words</w:t>
      </w:r>
      <w:r w:rsidR="00AA52C1" w:rsidRPr="00E825BD">
        <w:rPr>
          <w:b/>
          <w:bCs/>
          <w:sz w:val="32"/>
          <w:szCs w:val="32"/>
        </w:rPr>
        <w:br w:type="page"/>
      </w:r>
    </w:p>
    <w:p w14:paraId="33C9A2A8" w14:textId="778C216A" w:rsidR="00482A91" w:rsidRPr="00E825BD" w:rsidRDefault="00482A91" w:rsidP="00AE54E9">
      <w:pPr>
        <w:jc w:val="both"/>
        <w:rPr>
          <w:b/>
          <w:bCs/>
          <w:sz w:val="32"/>
          <w:szCs w:val="32"/>
        </w:rPr>
      </w:pPr>
      <w:r w:rsidRPr="00E825BD">
        <w:rPr>
          <w:b/>
          <w:bCs/>
          <w:sz w:val="32"/>
          <w:szCs w:val="32"/>
        </w:rPr>
        <w:lastRenderedPageBreak/>
        <w:t>Abstract</w:t>
      </w:r>
    </w:p>
    <w:p w14:paraId="1CAF2781" w14:textId="77777777" w:rsidR="00D74DC3" w:rsidRPr="00E825BD" w:rsidRDefault="00D74DC3" w:rsidP="00AE54E9">
      <w:pPr>
        <w:jc w:val="both"/>
      </w:pPr>
    </w:p>
    <w:p w14:paraId="1A6958DC" w14:textId="77777777" w:rsidR="00DC5EE4" w:rsidRPr="00E825BD" w:rsidRDefault="00DC5EE4" w:rsidP="007163AF">
      <w:pPr>
        <w:jc w:val="both"/>
      </w:pPr>
      <w:r w:rsidRPr="00E825BD">
        <w:rPr>
          <w:b/>
          <w:bCs/>
        </w:rPr>
        <w:t>Background</w:t>
      </w:r>
      <w:r w:rsidR="007163AF" w:rsidRPr="00E825BD">
        <w:t xml:space="preserve">. The incidence of external ventricular drain (EVD) infections remains high. Chlorhexidine dressings have demonstrated efficacy in reducing infections associated with indwelling catheters at other body sites, although evidence for </w:t>
      </w:r>
      <w:r w:rsidR="00790E74" w:rsidRPr="00E825BD">
        <w:t xml:space="preserve">their </w:t>
      </w:r>
      <w:r w:rsidR="007163AF" w:rsidRPr="00E825BD">
        <w:t>use with EVDs is limited.</w:t>
      </w:r>
      <w:r w:rsidR="0067273F" w:rsidRPr="00E825BD">
        <w:t xml:space="preserve"> </w:t>
      </w:r>
    </w:p>
    <w:p w14:paraId="2924CB09" w14:textId="77777777" w:rsidR="00DC5EE4" w:rsidRPr="00E825BD" w:rsidRDefault="00DC5EE4" w:rsidP="007163AF">
      <w:pPr>
        <w:jc w:val="both"/>
      </w:pPr>
    </w:p>
    <w:p w14:paraId="3DCFE330" w14:textId="475E9397" w:rsidR="007163AF" w:rsidRPr="00E825BD" w:rsidRDefault="00DC5EE4" w:rsidP="007163AF">
      <w:pPr>
        <w:jc w:val="both"/>
      </w:pPr>
      <w:r w:rsidRPr="00E825BD">
        <w:rPr>
          <w:b/>
          <w:bCs/>
        </w:rPr>
        <w:t>Aim</w:t>
      </w:r>
      <w:r w:rsidRPr="00E825BD">
        <w:t xml:space="preserve">. </w:t>
      </w:r>
      <w:r w:rsidR="007163AF" w:rsidRPr="00E825BD">
        <w:t xml:space="preserve">The aim of this systematic review and meta-analysis was to evaluate the efficacy of chlorhexidine dressings in reducing EVD associated cerebrospinal fluid infection (EVDAI). </w:t>
      </w:r>
    </w:p>
    <w:p w14:paraId="6B4B7A1B" w14:textId="77777777" w:rsidR="007163AF" w:rsidRPr="00E825BD" w:rsidRDefault="007163AF" w:rsidP="007163AF">
      <w:pPr>
        <w:jc w:val="both"/>
      </w:pPr>
    </w:p>
    <w:p w14:paraId="49985D90" w14:textId="77777777" w:rsidR="007163AF" w:rsidRPr="00E825BD" w:rsidRDefault="007163AF" w:rsidP="007163AF">
      <w:pPr>
        <w:jc w:val="both"/>
      </w:pPr>
      <w:r w:rsidRPr="00E825BD">
        <w:rPr>
          <w:b/>
          <w:bCs/>
        </w:rPr>
        <w:t>Methods</w:t>
      </w:r>
      <w:r w:rsidRPr="00E825BD">
        <w:t>. Systematic review and meta-analysis. MEDLINE, EMBASE and the Cochrane library were queried for articles from inception. The primary outcome was the incidence of EVDAI. Secondary outcomes included device safety, microbiological outcomes and shunt-dependency.</w:t>
      </w:r>
    </w:p>
    <w:p w14:paraId="754A2B9C" w14:textId="77777777" w:rsidR="007163AF" w:rsidRPr="00E825BD" w:rsidRDefault="007163AF" w:rsidP="007163AF">
      <w:pPr>
        <w:jc w:val="both"/>
      </w:pPr>
    </w:p>
    <w:p w14:paraId="3977F8C2" w14:textId="1C6A457C" w:rsidR="007163AF" w:rsidRPr="00E825BD" w:rsidRDefault="00DC5EE4" w:rsidP="007163AF">
      <w:pPr>
        <w:jc w:val="both"/>
      </w:pPr>
      <w:r w:rsidRPr="00E825BD">
        <w:rPr>
          <w:b/>
          <w:bCs/>
        </w:rPr>
        <w:t>Findings</w:t>
      </w:r>
      <w:r w:rsidR="007163AF" w:rsidRPr="00E825BD">
        <w:t>. From 896 unique records, 5 studies were included of which 4 presented suitable data for quantitative analysis</w:t>
      </w:r>
      <w:r w:rsidR="00B60FE8" w:rsidRPr="00E825BD">
        <w:t xml:space="preserve"> including three case series and one underpowered randomised controlled trial. </w:t>
      </w:r>
      <w:r w:rsidR="007163AF" w:rsidRPr="00E825BD">
        <w:t xml:space="preserve">There was a high risk of bias in most studies. 880 patients were included with a mean age of 57.7 years (95% CI 57.4-58.0 years). In primary outcome analysis, the chlorhexidine dressing group had a significantly lower incidence of EVDAI (1.7% vs. 7.9%, RD = 0.07, 95% CI 0.00 – 0.13, p = 0.04). </w:t>
      </w:r>
    </w:p>
    <w:p w14:paraId="59D95AF0" w14:textId="12F51746" w:rsidR="00482A91" w:rsidRPr="00E825BD" w:rsidRDefault="007163AF" w:rsidP="00AE54E9">
      <w:pPr>
        <w:jc w:val="both"/>
      </w:pPr>
      <w:r w:rsidRPr="00E825BD">
        <w:br/>
      </w:r>
      <w:r w:rsidRPr="00E825BD">
        <w:rPr>
          <w:b/>
          <w:bCs/>
        </w:rPr>
        <w:t>Conclusion</w:t>
      </w:r>
      <w:r w:rsidRPr="00E825BD">
        <w:t xml:space="preserve">. Chlorhexidine dressings may reduce the incidence of EVDAI but require future study in randomised trials to definitively determine efficacy. </w:t>
      </w:r>
    </w:p>
    <w:p w14:paraId="70C3C9EE" w14:textId="4035D394" w:rsidR="00C92DE6" w:rsidRPr="00E825BD" w:rsidRDefault="00C92DE6" w:rsidP="00AE54E9">
      <w:pPr>
        <w:jc w:val="both"/>
        <w:rPr>
          <w:b/>
          <w:bCs/>
          <w:sz w:val="32"/>
          <w:szCs w:val="32"/>
        </w:rPr>
      </w:pPr>
    </w:p>
    <w:p w14:paraId="70A87DEB" w14:textId="0AF39C02" w:rsidR="00DF3A53" w:rsidRPr="00E825BD" w:rsidRDefault="00DF3A53" w:rsidP="00DF3A53">
      <w:pPr>
        <w:jc w:val="both"/>
        <w:rPr>
          <w:b/>
          <w:bCs/>
          <w:sz w:val="32"/>
          <w:szCs w:val="32"/>
        </w:rPr>
      </w:pPr>
      <w:r w:rsidRPr="00E825BD">
        <w:rPr>
          <w:b/>
          <w:bCs/>
          <w:sz w:val="32"/>
          <w:szCs w:val="32"/>
        </w:rPr>
        <w:t>Short title</w:t>
      </w:r>
    </w:p>
    <w:p w14:paraId="3295ABB4" w14:textId="77777777" w:rsidR="00DF3A53" w:rsidRPr="00E825BD" w:rsidRDefault="00DF3A53" w:rsidP="00DF3A53">
      <w:pPr>
        <w:jc w:val="both"/>
      </w:pPr>
    </w:p>
    <w:p w14:paraId="29449811" w14:textId="3EB4A11D" w:rsidR="00DF3A53" w:rsidRPr="00E825BD" w:rsidRDefault="00DF3A53" w:rsidP="00DF3A53">
      <w:pPr>
        <w:jc w:val="both"/>
        <w:rPr>
          <w:sz w:val="32"/>
          <w:szCs w:val="32"/>
        </w:rPr>
      </w:pPr>
      <w:r w:rsidRPr="00E825BD">
        <w:t>Chlorhexidine dressings for EVDs</w:t>
      </w:r>
    </w:p>
    <w:p w14:paraId="6C02A516" w14:textId="3C843268" w:rsidR="00DF3A53" w:rsidRPr="00E825BD" w:rsidRDefault="00DF3A53" w:rsidP="00AE54E9">
      <w:pPr>
        <w:jc w:val="both"/>
        <w:rPr>
          <w:b/>
          <w:bCs/>
          <w:sz w:val="32"/>
          <w:szCs w:val="32"/>
        </w:rPr>
      </w:pPr>
    </w:p>
    <w:p w14:paraId="368E8B89" w14:textId="77777777" w:rsidR="00DF3A53" w:rsidRPr="00E825BD" w:rsidRDefault="00DF3A53" w:rsidP="00AE54E9">
      <w:pPr>
        <w:jc w:val="both"/>
        <w:rPr>
          <w:b/>
          <w:bCs/>
          <w:sz w:val="32"/>
          <w:szCs w:val="32"/>
        </w:rPr>
      </w:pPr>
    </w:p>
    <w:p w14:paraId="673C4EEF" w14:textId="567FF2AA" w:rsidR="00482A91" w:rsidRPr="00E825BD" w:rsidRDefault="00482A91" w:rsidP="00AE54E9">
      <w:pPr>
        <w:jc w:val="both"/>
        <w:rPr>
          <w:b/>
          <w:bCs/>
          <w:sz w:val="32"/>
          <w:szCs w:val="32"/>
        </w:rPr>
      </w:pPr>
      <w:r w:rsidRPr="00E825BD">
        <w:rPr>
          <w:b/>
          <w:bCs/>
          <w:sz w:val="32"/>
          <w:szCs w:val="32"/>
        </w:rPr>
        <w:t>Key words</w:t>
      </w:r>
    </w:p>
    <w:p w14:paraId="579B3FB2" w14:textId="77777777" w:rsidR="00482A91" w:rsidRPr="00E825BD" w:rsidRDefault="00482A91" w:rsidP="00AE54E9">
      <w:pPr>
        <w:jc w:val="both"/>
      </w:pPr>
    </w:p>
    <w:p w14:paraId="058D50C8" w14:textId="5F993CC2" w:rsidR="00482A91" w:rsidRPr="00E825BD" w:rsidRDefault="00482A91" w:rsidP="00AE54E9">
      <w:pPr>
        <w:jc w:val="both"/>
        <w:rPr>
          <w:sz w:val="32"/>
          <w:szCs w:val="32"/>
        </w:rPr>
      </w:pPr>
      <w:r w:rsidRPr="00E825BD">
        <w:t xml:space="preserve">External ventricular drain; EVD; chlorhexidine; dressing; </w:t>
      </w:r>
      <w:proofErr w:type="spellStart"/>
      <w:r w:rsidR="00E02A5A" w:rsidRPr="00E825BD">
        <w:t>B</w:t>
      </w:r>
      <w:r w:rsidRPr="00E825BD">
        <w:t>iopatch</w:t>
      </w:r>
      <w:proofErr w:type="spellEnd"/>
    </w:p>
    <w:p w14:paraId="572C690B" w14:textId="77777777" w:rsidR="00482A91" w:rsidRPr="00E825BD" w:rsidRDefault="00482A91">
      <w:pPr>
        <w:rPr>
          <w:b/>
          <w:bCs/>
          <w:sz w:val="32"/>
          <w:szCs w:val="32"/>
        </w:rPr>
      </w:pPr>
      <w:r w:rsidRPr="00E825BD">
        <w:rPr>
          <w:b/>
          <w:bCs/>
          <w:sz w:val="32"/>
          <w:szCs w:val="32"/>
        </w:rPr>
        <w:br w:type="page"/>
      </w:r>
    </w:p>
    <w:p w14:paraId="4552D21A" w14:textId="4D191AF8" w:rsidR="00AE54E9" w:rsidRPr="00E825BD" w:rsidRDefault="00AE54E9" w:rsidP="00AE54E9">
      <w:pPr>
        <w:jc w:val="both"/>
        <w:rPr>
          <w:b/>
          <w:bCs/>
          <w:sz w:val="32"/>
          <w:szCs w:val="32"/>
        </w:rPr>
      </w:pPr>
      <w:r w:rsidRPr="00E825BD">
        <w:rPr>
          <w:b/>
          <w:bCs/>
          <w:sz w:val="32"/>
          <w:szCs w:val="32"/>
        </w:rPr>
        <w:lastRenderedPageBreak/>
        <w:t>Introduction</w:t>
      </w:r>
    </w:p>
    <w:p w14:paraId="4278668C" w14:textId="7A51231E" w:rsidR="000937D4" w:rsidRPr="00E825BD" w:rsidRDefault="000937D4" w:rsidP="009C0173">
      <w:pPr>
        <w:jc w:val="both"/>
      </w:pPr>
    </w:p>
    <w:p w14:paraId="5FDC219A" w14:textId="595455C0" w:rsidR="00027B18" w:rsidRPr="00E825BD" w:rsidRDefault="00AD0B48" w:rsidP="009C0173">
      <w:pPr>
        <w:jc w:val="both"/>
      </w:pPr>
      <w:r w:rsidRPr="00E825BD">
        <w:t xml:space="preserve">An external ventricular drain </w:t>
      </w:r>
      <w:r w:rsidR="009744C5" w:rsidRPr="00E825BD">
        <w:t xml:space="preserve">(EVD) or ventriculostomy </w:t>
      </w:r>
      <w:r w:rsidRPr="00E825BD">
        <w:t>is the most commonly performed neurosurgical procedure worldwide</w:t>
      </w:r>
      <w:r w:rsidR="0054077B" w:rsidRPr="00E825BD">
        <w:t>.</w:t>
      </w:r>
      <w:r w:rsidR="009E2FC6" w:rsidRPr="00E825BD">
        <w:fldChar w:fldCharType="begin">
          <w:fldData xml:space="preserve">PEVuZE5vdGU+PENpdGU+PEF1dGhvcj5LYWthcmxhPC9BdXRob3I+PFllYXI+MjAwODwvWWVhcj48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</w:fldData>
        </w:fldChar>
      </w:r>
      <w:r w:rsidR="00DA2C39" w:rsidRPr="00E825BD">
        <w:instrText xml:space="preserve"> ADDIN EN.CITE </w:instrText>
      </w:r>
      <w:r w:rsidR="00DA2C39" w:rsidRPr="00E825BD">
        <w:fldChar w:fldCharType="begin">
          <w:fldData xml:space="preserve">PEVuZE5vdGU+PENpdGU+PEF1dGhvcj5LYWthcmxhPC9BdXRob3I+PFllYXI+MjAwODwvWWVhcj48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</w:fldData>
        </w:fldChar>
      </w:r>
      <w:r w:rsidR="00DA2C39" w:rsidRPr="00E825BD">
        <w:instrText xml:space="preserve"> ADDIN EN.CITE.DATA </w:instrText>
      </w:r>
      <w:r w:rsidR="00DA2C39" w:rsidRPr="00E825BD">
        <w:fldChar w:fldCharType="end"/>
      </w:r>
      <w:r w:rsidR="009E2FC6" w:rsidRPr="00E825BD">
        <w:fldChar w:fldCharType="separate"/>
      </w:r>
      <w:r w:rsidR="00DA2C39" w:rsidRPr="00E825BD">
        <w:rPr>
          <w:noProof/>
          <w:vertAlign w:val="superscript"/>
        </w:rPr>
        <w:t>1</w:t>
      </w:r>
      <w:r w:rsidR="009E2FC6" w:rsidRPr="00E825BD">
        <w:fldChar w:fldCharType="end"/>
      </w:r>
      <w:r w:rsidRPr="00E825BD">
        <w:t xml:space="preserve"> </w:t>
      </w:r>
      <w:r w:rsidR="009744C5" w:rsidRPr="00E825BD">
        <w:t xml:space="preserve">Although practice varies internationally, the commonest indications for </w:t>
      </w:r>
      <w:r w:rsidR="001028B2" w:rsidRPr="00E825BD">
        <w:t xml:space="preserve">an EVD </w:t>
      </w:r>
      <w:r w:rsidR="009744C5" w:rsidRPr="00E825BD">
        <w:t>include intracranial haemorrhage and traumatic brain injury</w:t>
      </w:r>
      <w:r w:rsidR="0054077B" w:rsidRPr="00E825BD">
        <w:t>.</w:t>
      </w:r>
      <w:r w:rsidR="009E2FC6" w:rsidRPr="00E825BD">
        <w:fldChar w:fldCharType="begin">
          <w:fldData xml:space="preserve">PEVuZE5vdGU+PENpdGU+PEF1dGhvcj5KYW1qb29tPC9BdXRob3I+PFllYXI+MjAxODwvWWVhcj48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=
</w:fldData>
        </w:fldChar>
      </w:r>
      <w:r w:rsidR="00DA2C39" w:rsidRPr="00E825BD">
        <w:instrText xml:space="preserve"> ADDIN EN.CITE </w:instrText>
      </w:r>
      <w:r w:rsidR="00DA2C39" w:rsidRPr="00E825BD">
        <w:fldChar w:fldCharType="begin">
          <w:fldData xml:space="preserve">PEVuZE5vdGU+PENpdGU+PEF1dGhvcj5KYW1qb29tPC9BdXRob3I+PFllYXI+MjAxODwvWWVhcj48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=
</w:fldData>
        </w:fldChar>
      </w:r>
      <w:r w:rsidR="00DA2C39" w:rsidRPr="00E825BD">
        <w:instrText xml:space="preserve"> ADDIN EN.CITE.DATA </w:instrText>
      </w:r>
      <w:r w:rsidR="00DA2C39" w:rsidRPr="00E825BD">
        <w:fldChar w:fldCharType="end"/>
      </w:r>
      <w:r w:rsidR="009E2FC6" w:rsidRPr="00E825BD">
        <w:fldChar w:fldCharType="separate"/>
      </w:r>
      <w:r w:rsidR="00DA2C39" w:rsidRPr="00E825BD">
        <w:rPr>
          <w:noProof/>
          <w:vertAlign w:val="superscript"/>
        </w:rPr>
        <w:t>2</w:t>
      </w:r>
      <w:r w:rsidR="009E2FC6" w:rsidRPr="00E825BD">
        <w:fldChar w:fldCharType="end"/>
      </w:r>
      <w:r w:rsidR="001028B2" w:rsidRPr="00E825BD">
        <w:t xml:space="preserve"> </w:t>
      </w:r>
      <w:r w:rsidR="00B75248" w:rsidRPr="00E825BD">
        <w:t xml:space="preserve">Patients with EVDs have a risk of developing infection which can lead to </w:t>
      </w:r>
      <w:r w:rsidR="001028B2" w:rsidRPr="00E825BD">
        <w:t>secondary brain injury</w:t>
      </w:r>
      <w:r w:rsidR="00B75248" w:rsidRPr="00E825BD">
        <w:t xml:space="preserve">, which is </w:t>
      </w:r>
      <w:r w:rsidR="003A7E89" w:rsidRPr="00E825BD">
        <w:t xml:space="preserve">associated with a worse </w:t>
      </w:r>
      <w:r w:rsidR="00B75248" w:rsidRPr="00E825BD">
        <w:t xml:space="preserve">clinical </w:t>
      </w:r>
      <w:r w:rsidR="003A7E89" w:rsidRPr="00E825BD">
        <w:t>outcome</w:t>
      </w:r>
      <w:r w:rsidR="00574DC8" w:rsidRPr="00E825BD">
        <w:t>, longer hospital stay and increased health care</w:t>
      </w:r>
      <w:r w:rsidR="004B22E9" w:rsidRPr="00E825BD">
        <w:t xml:space="preserve"> costs</w:t>
      </w:r>
      <w:r w:rsidR="0054077B" w:rsidRPr="00E825BD">
        <w:t>.</w:t>
      </w:r>
      <w:r w:rsidR="00574DC8" w:rsidRPr="00E825BD">
        <w:fldChar w:fldCharType="begin">
          <w:fldData xml:space="preserve">PEVuZE5vdGU+PENpdGU+PEF1dGhvcj5CYXJpPC9BdXRob3I+PFllYXI+MjAxNzwvWWVhcj48UmVj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</w:fldData>
        </w:fldChar>
      </w:r>
      <w:r w:rsidR="00DA2C39" w:rsidRPr="00E825BD">
        <w:instrText xml:space="preserve"> ADDIN EN.CITE </w:instrText>
      </w:r>
      <w:r w:rsidR="00DA2C39" w:rsidRPr="00E825BD">
        <w:fldChar w:fldCharType="begin">
          <w:fldData xml:space="preserve">PEVuZE5vdGU+PENpdGU+PEF1dGhvcj5CYXJpPC9BdXRob3I+PFllYXI+MjAxNzwvWWVhcj48UmVj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</w:fldData>
        </w:fldChar>
      </w:r>
      <w:r w:rsidR="00DA2C39" w:rsidRPr="00E825BD">
        <w:instrText xml:space="preserve"> ADDIN EN.CITE.DATA </w:instrText>
      </w:r>
      <w:r w:rsidR="00DA2C39" w:rsidRPr="00E825BD">
        <w:fldChar w:fldCharType="end"/>
      </w:r>
      <w:r w:rsidR="00574DC8" w:rsidRPr="00E825BD">
        <w:fldChar w:fldCharType="separate"/>
      </w:r>
      <w:r w:rsidR="00DA2C39" w:rsidRPr="00E825BD">
        <w:rPr>
          <w:noProof/>
          <w:vertAlign w:val="superscript"/>
        </w:rPr>
        <w:t>3, 4</w:t>
      </w:r>
      <w:r w:rsidR="00574DC8" w:rsidRPr="00E825BD">
        <w:fldChar w:fldCharType="end"/>
      </w:r>
    </w:p>
    <w:p w14:paraId="71FDC55A" w14:textId="2FC34962" w:rsidR="0092099D" w:rsidRPr="00E825BD" w:rsidRDefault="0092099D" w:rsidP="009C0173">
      <w:pPr>
        <w:jc w:val="both"/>
      </w:pPr>
    </w:p>
    <w:p w14:paraId="54552E34" w14:textId="0846CF57" w:rsidR="00CB53FA" w:rsidRPr="00E825BD" w:rsidRDefault="00EF46DF" w:rsidP="00EF46DF">
      <w:pPr>
        <w:jc w:val="both"/>
      </w:pPr>
      <w:r w:rsidRPr="00E825BD">
        <w:t xml:space="preserve">Several studies have compared various treatment strategies to reduce the rate of EVDAI including </w:t>
      </w:r>
      <w:r w:rsidR="002C309B" w:rsidRPr="00E825BD">
        <w:t xml:space="preserve">prophylactic </w:t>
      </w:r>
      <w:r w:rsidR="0092099D" w:rsidRPr="00E825BD">
        <w:t>periprocedural antibiotics, silver and antibiotic impregnated catheters</w:t>
      </w:r>
      <w:r w:rsidR="002C309B" w:rsidRPr="00E825BD">
        <w:t xml:space="preserve"> and</w:t>
      </w:r>
      <w:r w:rsidR="0092099D" w:rsidRPr="00E825BD">
        <w:t xml:space="preserve"> prolonged post-procedural antibiotics</w:t>
      </w:r>
      <w:r w:rsidR="0054077B" w:rsidRPr="00E825BD">
        <w:t>.</w:t>
      </w:r>
      <w:r w:rsidR="002C309B" w:rsidRPr="00E825BD">
        <w:fldChar w:fldCharType="begin">
          <w:fldData xml:space="preserve">PEVuZE5vdGU+PENpdGU+PEF1dGhvcj5NdXJwaHk8L0F1dGhvcj48WWVhcj4yMDE1PC9ZZWFyPjxS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</w:fldData>
        </w:fldChar>
      </w:r>
      <w:r w:rsidR="00DA2C39" w:rsidRPr="00E825BD">
        <w:instrText xml:space="preserve"> ADDIN EN.CITE </w:instrText>
      </w:r>
      <w:r w:rsidR="00DA2C39" w:rsidRPr="00E825BD">
        <w:fldChar w:fldCharType="begin">
          <w:fldData xml:space="preserve">PEVuZE5vdGU+PENpdGU+PEF1dGhvcj5NdXJwaHk8L0F1dGhvcj48WWVhcj4yMDE1PC9ZZWFyPjxS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</w:fldData>
        </w:fldChar>
      </w:r>
      <w:r w:rsidR="00DA2C39" w:rsidRPr="00E825BD">
        <w:instrText xml:space="preserve"> ADDIN EN.CITE.DATA </w:instrText>
      </w:r>
      <w:r w:rsidR="00DA2C39" w:rsidRPr="00E825BD">
        <w:fldChar w:fldCharType="end"/>
      </w:r>
      <w:r w:rsidR="002C309B" w:rsidRPr="00E825BD">
        <w:fldChar w:fldCharType="separate"/>
      </w:r>
      <w:r w:rsidR="00DA2C39" w:rsidRPr="00E825BD">
        <w:rPr>
          <w:noProof/>
          <w:vertAlign w:val="superscript"/>
        </w:rPr>
        <w:t>5-10</w:t>
      </w:r>
      <w:r w:rsidR="002C309B" w:rsidRPr="00E825BD">
        <w:fldChar w:fldCharType="end"/>
      </w:r>
      <w:r w:rsidR="00CB53FA" w:rsidRPr="00E825BD">
        <w:t xml:space="preserve"> However, </w:t>
      </w:r>
      <w:r w:rsidR="00552E0A" w:rsidRPr="00E825BD">
        <w:t>not all of these measures have demonstrated efficacy in reducing EVDAIs</w:t>
      </w:r>
      <w:r w:rsidR="0054077B" w:rsidRPr="00E825BD">
        <w:t>,</w:t>
      </w:r>
      <w:r w:rsidR="00552E0A" w:rsidRPr="00E825BD">
        <w:fldChar w:fldCharType="begin">
          <w:fldData xml:space="preserve">PEVuZE5vdGU+PENpdGU+PEF1dGhvcj5Xb25nPC9BdXRob3I+PFllYXI+MjAwMjwvWWVhcj48UmVj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</w:fldData>
        </w:fldChar>
      </w:r>
      <w:r w:rsidR="00DA2C39" w:rsidRPr="00E825BD">
        <w:instrText xml:space="preserve"> ADDIN EN.CITE </w:instrText>
      </w:r>
      <w:r w:rsidR="00DA2C39" w:rsidRPr="00E825BD">
        <w:fldChar w:fldCharType="begin">
          <w:fldData xml:space="preserve">PEVuZE5vdGU+PENpdGU+PEF1dGhvcj5Xb25nPC9BdXRob3I+PFllYXI+MjAwMjwvWWVhcj48UmVj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</w:fldData>
        </w:fldChar>
      </w:r>
      <w:r w:rsidR="00DA2C39" w:rsidRPr="00E825BD">
        <w:instrText xml:space="preserve"> ADDIN EN.CITE.DATA </w:instrText>
      </w:r>
      <w:r w:rsidR="00DA2C39" w:rsidRPr="00E825BD">
        <w:fldChar w:fldCharType="end"/>
      </w:r>
      <w:r w:rsidR="00552E0A" w:rsidRPr="00E825BD">
        <w:fldChar w:fldCharType="separate"/>
      </w:r>
      <w:r w:rsidR="00DA2C39" w:rsidRPr="00E825BD">
        <w:rPr>
          <w:noProof/>
          <w:vertAlign w:val="superscript"/>
        </w:rPr>
        <w:t>5, 10</w:t>
      </w:r>
      <w:r w:rsidR="00552E0A" w:rsidRPr="00E825BD">
        <w:fldChar w:fldCharType="end"/>
      </w:r>
      <w:r w:rsidR="002E5166" w:rsidRPr="00E825BD">
        <w:t xml:space="preserve"> and</w:t>
      </w:r>
      <w:r w:rsidR="00552E0A" w:rsidRPr="00E825BD">
        <w:t xml:space="preserve"> </w:t>
      </w:r>
      <w:r w:rsidR="002E5166" w:rsidRPr="00E825BD">
        <w:t>c</w:t>
      </w:r>
      <w:r w:rsidR="00552E0A" w:rsidRPr="00E825BD">
        <w:t xml:space="preserve">ontemporary </w:t>
      </w:r>
      <w:r w:rsidR="00CB53FA" w:rsidRPr="00E825BD">
        <w:t xml:space="preserve">data indicates that </w:t>
      </w:r>
      <w:r w:rsidR="00AA2218" w:rsidRPr="00E825BD">
        <w:t>despite these measures</w:t>
      </w:r>
      <w:r w:rsidR="00381870" w:rsidRPr="00E825BD">
        <w:t xml:space="preserve"> </w:t>
      </w:r>
      <w:r w:rsidR="00CB53FA" w:rsidRPr="00E825BD">
        <w:t xml:space="preserve">the rate of </w:t>
      </w:r>
      <w:r w:rsidR="00552E0A" w:rsidRPr="00E825BD">
        <w:t>EVDAI</w:t>
      </w:r>
      <w:r w:rsidR="00CB53FA" w:rsidRPr="00E825BD">
        <w:t xml:space="preserve"> is</w:t>
      </w:r>
      <w:r w:rsidR="006D6DC4" w:rsidRPr="00E825BD">
        <w:t xml:space="preserve"> </w:t>
      </w:r>
      <w:r w:rsidR="002E5166" w:rsidRPr="00E825BD">
        <w:t xml:space="preserve">still </w:t>
      </w:r>
      <w:r w:rsidR="006D6DC4" w:rsidRPr="00E825BD">
        <w:t>around</w:t>
      </w:r>
      <w:r w:rsidR="00CB53FA" w:rsidRPr="00E825BD">
        <w:t xml:space="preserve"> 10%</w:t>
      </w:r>
      <w:r w:rsidR="0054077B" w:rsidRPr="00E825BD">
        <w:t>.</w:t>
      </w:r>
      <w:r w:rsidR="009E2FC6" w:rsidRPr="00E825BD">
        <w:fldChar w:fldCharType="begin">
          <w:fldData xml:space="preserve">PEVuZE5vdGU+PENpdGU+PEF1dGhvcj5KYW1qb29tPC9BdXRob3I+PFllYXI+MjAxODwvWWVhcj48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=
</w:fldData>
        </w:fldChar>
      </w:r>
      <w:r w:rsidR="00DA2C39" w:rsidRPr="00E825BD">
        <w:instrText xml:space="preserve"> ADDIN EN.CITE </w:instrText>
      </w:r>
      <w:r w:rsidR="00DA2C39" w:rsidRPr="00E825BD">
        <w:fldChar w:fldCharType="begin">
          <w:fldData xml:space="preserve">PEVuZE5vdGU+PENpdGU+PEF1dGhvcj5KYW1qb29tPC9BdXRob3I+PFllYXI+MjAxODwvWWVhcj48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=
</w:fldData>
        </w:fldChar>
      </w:r>
      <w:r w:rsidR="00DA2C39" w:rsidRPr="00E825BD">
        <w:instrText xml:space="preserve"> ADDIN EN.CITE.DATA </w:instrText>
      </w:r>
      <w:r w:rsidR="00DA2C39" w:rsidRPr="00E825BD">
        <w:fldChar w:fldCharType="end"/>
      </w:r>
      <w:r w:rsidR="009E2FC6" w:rsidRPr="00E825BD">
        <w:fldChar w:fldCharType="separate"/>
      </w:r>
      <w:r w:rsidR="00DA2C39" w:rsidRPr="00E825BD">
        <w:rPr>
          <w:noProof/>
          <w:vertAlign w:val="superscript"/>
        </w:rPr>
        <w:t>2, 11</w:t>
      </w:r>
      <w:r w:rsidR="009E2FC6" w:rsidRPr="00E825BD">
        <w:fldChar w:fldCharType="end"/>
      </w:r>
    </w:p>
    <w:p w14:paraId="1E193BA0" w14:textId="77777777" w:rsidR="00CB53FA" w:rsidRPr="00E825BD" w:rsidRDefault="00CB53FA" w:rsidP="009C0173">
      <w:pPr>
        <w:jc w:val="both"/>
      </w:pPr>
    </w:p>
    <w:p w14:paraId="102437DE" w14:textId="67670A49" w:rsidR="00AE54E9" w:rsidRPr="00E825BD" w:rsidRDefault="00CB53FA" w:rsidP="00E024AC">
      <w:pPr>
        <w:jc w:val="both"/>
      </w:pPr>
      <w:r w:rsidRPr="00E825BD">
        <w:t>Most EVDAIs are caused by skin commensals such as coagulase negative Staphylococcus</w:t>
      </w:r>
      <w:r w:rsidR="0054077B" w:rsidRPr="00E825BD">
        <w:t>.</w:t>
      </w:r>
      <w:r w:rsidR="00103610" w:rsidRPr="00E825BD">
        <w:fldChar w:fldCharType="begin">
          <w:fldData xml:space="preserve">PEVuZE5vdGU+PENpdGU+PEF1dGhvcj5KYW1qb29tPC9BdXRob3I+PFllYXI+MjAxODwvWWVhcj48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=
</w:fldData>
        </w:fldChar>
      </w:r>
      <w:r w:rsidR="00DA2C39" w:rsidRPr="00E825BD">
        <w:instrText xml:space="preserve"> ADDIN EN.CITE </w:instrText>
      </w:r>
      <w:r w:rsidR="00DA2C39" w:rsidRPr="00E825BD">
        <w:fldChar w:fldCharType="begin">
          <w:fldData xml:space="preserve">PEVuZE5vdGU+PENpdGU+PEF1dGhvcj5KYW1qb29tPC9BdXRob3I+PFllYXI+MjAxODwvWWVhcj48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=
</w:fldData>
        </w:fldChar>
      </w:r>
      <w:r w:rsidR="00DA2C39" w:rsidRPr="00E825BD">
        <w:instrText xml:space="preserve"> ADDIN EN.CITE.DATA </w:instrText>
      </w:r>
      <w:r w:rsidR="00DA2C39" w:rsidRPr="00E825BD">
        <w:fldChar w:fldCharType="end"/>
      </w:r>
      <w:r w:rsidR="00103610" w:rsidRPr="00E825BD">
        <w:fldChar w:fldCharType="separate"/>
      </w:r>
      <w:r w:rsidR="00DA2C39" w:rsidRPr="00E825BD">
        <w:rPr>
          <w:noProof/>
          <w:vertAlign w:val="superscript"/>
        </w:rPr>
        <w:t>2</w:t>
      </w:r>
      <w:r w:rsidR="00103610" w:rsidRPr="00E825BD">
        <w:fldChar w:fldCharType="end"/>
      </w:r>
      <w:r w:rsidRPr="00E825BD">
        <w:t xml:space="preserve"> These could be introduced </w:t>
      </w:r>
      <w:r w:rsidR="00A80653" w:rsidRPr="00E825BD">
        <w:t xml:space="preserve">intracranially </w:t>
      </w:r>
      <w:r w:rsidRPr="00E825BD">
        <w:t xml:space="preserve">either at the time of </w:t>
      </w:r>
      <w:r w:rsidR="00E024AC" w:rsidRPr="00E825BD">
        <w:t xml:space="preserve">EVD insertion, or </w:t>
      </w:r>
      <w:r w:rsidRPr="00E825BD">
        <w:t>subsequently through ventricular catheter colonisation</w:t>
      </w:r>
      <w:r w:rsidR="00A80653" w:rsidRPr="00E825BD">
        <w:t xml:space="preserve"> or </w:t>
      </w:r>
      <w:r w:rsidR="00DE3ECE" w:rsidRPr="00E825BD">
        <w:t>improper drain care or sampling technique.</w:t>
      </w:r>
      <w:r w:rsidR="00BB639B" w:rsidRPr="00E825BD">
        <w:t xml:space="preserve"> </w:t>
      </w:r>
      <w:r w:rsidR="004A3BBD" w:rsidRPr="00E825BD">
        <w:t xml:space="preserve">Chlorhexidine </w:t>
      </w:r>
      <w:r w:rsidR="00BB639B" w:rsidRPr="00E825BD">
        <w:t xml:space="preserve">is a </w:t>
      </w:r>
      <w:r w:rsidR="00495A2A" w:rsidRPr="00E825BD">
        <w:t>broad-spectrum</w:t>
      </w:r>
      <w:r w:rsidR="000863FE" w:rsidRPr="00E825BD">
        <w:t xml:space="preserve"> </w:t>
      </w:r>
      <w:r w:rsidR="00BB639B" w:rsidRPr="00E825BD">
        <w:t>antiseptic</w:t>
      </w:r>
      <w:r w:rsidR="000E7315" w:rsidRPr="00E825BD">
        <w:t xml:space="preserve"> that can be </w:t>
      </w:r>
      <w:r w:rsidR="002D06E0" w:rsidRPr="00E825BD">
        <w:t xml:space="preserve">impregnated </w:t>
      </w:r>
      <w:r w:rsidR="000E7315" w:rsidRPr="00E825BD">
        <w:t xml:space="preserve">into </w:t>
      </w:r>
      <w:r w:rsidR="00DE3ECE" w:rsidRPr="00E825BD">
        <w:t>dressings</w:t>
      </w:r>
      <w:r w:rsidR="000E7315" w:rsidRPr="00E825BD">
        <w:t>, which</w:t>
      </w:r>
      <w:r w:rsidR="00AA2218" w:rsidRPr="00E825BD">
        <w:t xml:space="preserve"> have</w:t>
      </w:r>
      <w:r w:rsidR="00122077" w:rsidRPr="00E825BD">
        <w:t xml:space="preserve"> </w:t>
      </w:r>
      <w:r w:rsidR="00AA2218" w:rsidRPr="00E825BD">
        <w:t>reduce</w:t>
      </w:r>
      <w:r w:rsidR="00DE3ECE" w:rsidRPr="00E825BD">
        <w:t>d</w:t>
      </w:r>
      <w:r w:rsidR="00AA2218" w:rsidRPr="00E825BD">
        <w:t xml:space="preserve"> </w:t>
      </w:r>
      <w:r w:rsidR="000863FE" w:rsidRPr="00E825BD">
        <w:t>colonisation around indwelling catheters</w:t>
      </w:r>
      <w:r w:rsidR="002D06E0" w:rsidRPr="00E825BD">
        <w:t>,</w:t>
      </w:r>
      <w:r w:rsidR="000863FE" w:rsidRPr="00E825BD">
        <w:t xml:space="preserve"> such as arterial lines and central lines</w:t>
      </w:r>
      <w:r w:rsidR="00495A2A" w:rsidRPr="00E825BD">
        <w:t xml:space="preserve">, </w:t>
      </w:r>
      <w:r w:rsidR="00AA2218" w:rsidRPr="00E825BD">
        <w:t>and</w:t>
      </w:r>
      <w:r w:rsidR="00495A2A" w:rsidRPr="00E825BD">
        <w:t xml:space="preserve"> </w:t>
      </w:r>
      <w:r w:rsidR="00AA2218" w:rsidRPr="00E825BD">
        <w:t>catheter</w:t>
      </w:r>
      <w:r w:rsidR="00434A1E" w:rsidRPr="00E825BD">
        <w:t xml:space="preserve"> </w:t>
      </w:r>
      <w:r w:rsidR="00AA2218" w:rsidRPr="00E825BD">
        <w:t>related</w:t>
      </w:r>
      <w:r w:rsidR="00495A2A" w:rsidRPr="00E825BD">
        <w:t xml:space="preserve"> infection</w:t>
      </w:r>
      <w:r w:rsidR="00AA2218" w:rsidRPr="00E825BD">
        <w:t>s</w:t>
      </w:r>
      <w:r w:rsidR="0054077B" w:rsidRPr="00E825BD">
        <w:t>.</w:t>
      </w:r>
      <w:r w:rsidR="0007621A" w:rsidRPr="00E825BD">
        <w:fldChar w:fldCharType="begin">
          <w:fldData xml:space="preserve">PEVuZE5vdGU+PENpdGU+PEF1dGhvcj5UaW1zaXQ8L0F1dGhvcj48WWVhcj4yMDA5PC9ZZWFyPjxS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</w:fldData>
        </w:fldChar>
      </w:r>
      <w:r w:rsidR="00DA2C39" w:rsidRPr="00E825BD">
        <w:instrText xml:space="preserve"> ADDIN EN.CITE </w:instrText>
      </w:r>
      <w:r w:rsidR="00DA2C39" w:rsidRPr="00E825BD">
        <w:fldChar w:fldCharType="begin">
          <w:fldData xml:space="preserve">PEVuZE5vdGU+PENpdGU+PEF1dGhvcj5UaW1zaXQ8L0F1dGhvcj48WWVhcj4yMDA5PC9ZZWFyPjxS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</w:fldData>
        </w:fldChar>
      </w:r>
      <w:r w:rsidR="00DA2C39" w:rsidRPr="00E825BD">
        <w:instrText xml:space="preserve"> ADDIN EN.CITE.DATA </w:instrText>
      </w:r>
      <w:r w:rsidR="00DA2C39" w:rsidRPr="00E825BD">
        <w:fldChar w:fldCharType="end"/>
      </w:r>
      <w:r w:rsidR="0007621A" w:rsidRPr="00E825BD">
        <w:fldChar w:fldCharType="separate"/>
      </w:r>
      <w:r w:rsidR="00DA2C39" w:rsidRPr="00E825BD">
        <w:rPr>
          <w:noProof/>
          <w:vertAlign w:val="superscript"/>
        </w:rPr>
        <w:t>12</w:t>
      </w:r>
      <w:r w:rsidR="0007621A" w:rsidRPr="00E825BD">
        <w:fldChar w:fldCharType="end"/>
      </w:r>
      <w:r w:rsidR="00495A2A" w:rsidRPr="00E825BD">
        <w:t xml:space="preserve"> </w:t>
      </w:r>
      <w:r w:rsidR="00434A1E" w:rsidRPr="00E825BD">
        <w:t xml:space="preserve">There is also some evidence that </w:t>
      </w:r>
      <w:r w:rsidR="00DE3ECE" w:rsidRPr="00E825BD">
        <w:t>chlorhexidine dressings</w:t>
      </w:r>
      <w:r w:rsidR="00434A1E" w:rsidRPr="00E825BD">
        <w:t xml:space="preserve"> could reduce EVDAIs</w:t>
      </w:r>
      <w:r w:rsidR="0054077B" w:rsidRPr="00E825BD">
        <w:t>.</w:t>
      </w:r>
      <w:r w:rsidR="00574DC8" w:rsidRPr="00E825BD">
        <w:fldChar w:fldCharType="begin">
          <w:fldData xml:space="preserve">PEVuZE5vdGU+PENpdGU+PEF1dGhvcj5Sb2V0aGxpc2JlcmdlcjwvQXV0aG9yPjxZZWFyPjIwMTg8
L1llYXI+PFJlY051bT40MDgzPC9SZWNOdW0+PERpc3BsYXlUZXh0PjxzdHlsZSBmYWNlPSJzdXBl
cnNjcmlwdCI+MTM8L3N0eWxlPjwvRGlzcGxheVRleHQ+PHJlY29yZD48cmVjLW51bWJlcj40MDgz
PC9yZWMtbnVtYmVyPjxmb3JlaWduLWtleXM+PGtleSBhcHA9IkVOIiBkYi1pZD0ieDl2eDIydnZl
MDJkOTZlNTIwdXByNXR2dzIwdGFyemRzZXN0IiB0aW1lc3RhbXA9IjE2MTA0NjEzNDkiPjQwODM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instrText xml:space="preserve"> ADDIN EN.CITE </w:instrText>
      </w:r>
      <w:r w:rsidR="00DA2C39" w:rsidRPr="00E825BD">
        <w:fldChar w:fldCharType="begin">
          <w:fldData xml:space="preserve">PEVuZE5vdGU+PENpdGU+PEF1dGhvcj5Sb2V0aGxpc2JlcmdlcjwvQXV0aG9yPjxZZWFyPjIwMTg8
L1llYXI+PFJlY051bT40MDgzPC9SZWNOdW0+PERpc3BsYXlUZXh0PjxzdHlsZSBmYWNlPSJzdXBl
cnNjcmlwdCI+MTM8L3N0eWxlPjwvRGlzcGxheVRleHQ+PHJlY29yZD48cmVjLW51bWJlcj40MDgz
PC9yZWMtbnVtYmVyPjxmb3JlaWduLWtleXM+PGtleSBhcHA9IkVOIiBkYi1pZD0ieDl2eDIydnZl
MDJkOTZlNTIwdXByNXR2dzIwdGFyemRzZXN0IiB0aW1lc3RhbXA9IjE2MTA0NjEzNDkiPjQwODM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instrText xml:space="preserve"> ADDIN EN.CITE.DATA </w:instrText>
      </w:r>
      <w:r w:rsidR="00DA2C39" w:rsidRPr="00E825BD">
        <w:fldChar w:fldCharType="end"/>
      </w:r>
      <w:r w:rsidR="00574DC8" w:rsidRPr="00E825BD">
        <w:fldChar w:fldCharType="separate"/>
      </w:r>
      <w:r w:rsidR="00DA2C39" w:rsidRPr="00E825BD">
        <w:rPr>
          <w:noProof/>
          <w:vertAlign w:val="superscript"/>
        </w:rPr>
        <w:t>13</w:t>
      </w:r>
      <w:r w:rsidR="00574DC8" w:rsidRPr="00E825BD">
        <w:fldChar w:fldCharType="end"/>
      </w:r>
      <w:r w:rsidR="00495A2A" w:rsidRPr="00E825BD">
        <w:t xml:space="preserve"> </w:t>
      </w:r>
      <w:r w:rsidR="00E02766" w:rsidRPr="00E825BD">
        <w:t>Chlorhexidine dressings that are commonly used include standard shaped dressings and disc</w:t>
      </w:r>
      <w:r w:rsidR="00923F8F" w:rsidRPr="00E825BD">
        <w:t>-</w:t>
      </w:r>
      <w:r w:rsidR="00E02766" w:rsidRPr="00E825BD">
        <w:t>shaped foam impregnated dressings (</w:t>
      </w:r>
      <w:proofErr w:type="spellStart"/>
      <w:r w:rsidR="00E02766" w:rsidRPr="00E825BD">
        <w:t>Biopatch</w:t>
      </w:r>
      <w:proofErr w:type="spellEnd"/>
      <w:r w:rsidR="00E02A5A" w:rsidRPr="00E825BD">
        <w:t>®</w:t>
      </w:r>
      <w:r w:rsidR="00E02766" w:rsidRPr="00E825BD">
        <w:t xml:space="preserve">). </w:t>
      </w:r>
      <w:r w:rsidR="00495A2A" w:rsidRPr="00E825BD">
        <w:t>However, dressing choice is</w:t>
      </w:r>
      <w:r w:rsidR="0031583E" w:rsidRPr="00E825BD">
        <w:t xml:space="preserve"> often </w:t>
      </w:r>
      <w:r w:rsidR="00065FF6" w:rsidRPr="00E825BD">
        <w:t xml:space="preserve">not </w:t>
      </w:r>
      <w:r w:rsidR="0031583E" w:rsidRPr="00E825BD">
        <w:t>addressed</w:t>
      </w:r>
      <w:r w:rsidR="00301951" w:rsidRPr="00E825BD">
        <w:t xml:space="preserve"> in EVD </w:t>
      </w:r>
      <w:r w:rsidR="00A30041" w:rsidRPr="00E825BD">
        <w:t xml:space="preserve">care </w:t>
      </w:r>
      <w:r w:rsidR="00301951" w:rsidRPr="00E825BD">
        <w:t>surveys and bundles</w:t>
      </w:r>
      <w:r w:rsidR="00A30041" w:rsidRPr="00E825BD">
        <w:t xml:space="preserve"> designed to reduce EVDAIs</w:t>
      </w:r>
      <w:r w:rsidR="0031583E" w:rsidRPr="00E825BD">
        <w:t xml:space="preserve">, </w:t>
      </w:r>
      <w:r w:rsidR="00153C67" w:rsidRPr="00E825BD">
        <w:t>with few studies on the matter</w:t>
      </w:r>
      <w:r w:rsidR="0054077B" w:rsidRPr="00E825BD">
        <w:t>.</w:t>
      </w:r>
      <w:r w:rsidR="00574DC8" w:rsidRPr="00E825BD">
        <w:fldChar w:fldCharType="begin">
          <w:fldData xml:space="preserve">PEVuZE5vdGU+PENpdGU+PEF1dGhvcj5CYXVtPC9BdXRob3I+PFllYXI+MjAxNzwvWWVhcj48UmVj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</w:fldData>
        </w:fldChar>
      </w:r>
      <w:r w:rsidR="00DA2C39" w:rsidRPr="00E825BD">
        <w:instrText xml:space="preserve"> ADDIN EN.CITE </w:instrText>
      </w:r>
      <w:r w:rsidR="00DA2C39" w:rsidRPr="00E825BD">
        <w:fldChar w:fldCharType="begin">
          <w:fldData xml:space="preserve">PEVuZE5vdGU+PENpdGU+PEF1dGhvcj5CYXVtPC9BdXRob3I+PFllYXI+MjAxNzwvWWVhcj48UmVj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</w:fldData>
        </w:fldChar>
      </w:r>
      <w:r w:rsidR="00DA2C39" w:rsidRPr="00E825BD">
        <w:instrText xml:space="preserve"> ADDIN EN.CITE.DATA </w:instrText>
      </w:r>
      <w:r w:rsidR="00DA2C39" w:rsidRPr="00E825BD">
        <w:fldChar w:fldCharType="end"/>
      </w:r>
      <w:r w:rsidR="00574DC8" w:rsidRPr="00E825BD">
        <w:fldChar w:fldCharType="separate"/>
      </w:r>
      <w:r w:rsidR="00DA2C39" w:rsidRPr="00E825BD">
        <w:rPr>
          <w:noProof/>
          <w:vertAlign w:val="superscript"/>
        </w:rPr>
        <w:t>14</w:t>
      </w:r>
      <w:r w:rsidR="00574DC8" w:rsidRPr="00E825BD">
        <w:fldChar w:fldCharType="end"/>
      </w:r>
      <w:r w:rsidR="004A7EFF" w:rsidRPr="00E825BD">
        <w:t xml:space="preserve"> We</w:t>
      </w:r>
      <w:r w:rsidR="00301951" w:rsidRPr="00E825BD">
        <w:t xml:space="preserve"> </w:t>
      </w:r>
      <w:r w:rsidR="009E1573" w:rsidRPr="00E825BD">
        <w:t xml:space="preserve">therefore </w:t>
      </w:r>
      <w:r w:rsidR="001349E4" w:rsidRPr="00E825BD">
        <w:t xml:space="preserve">undertook a systematic review and meta-analysis </w:t>
      </w:r>
      <w:r w:rsidR="004A7EFF" w:rsidRPr="00E825BD">
        <w:t>to evaluate the efficacy of chlorhexidine dressings in reducing EVDAI</w:t>
      </w:r>
      <w:r w:rsidR="00BC2C39" w:rsidRPr="00E825BD">
        <w:t>s</w:t>
      </w:r>
      <w:r w:rsidR="004A7EFF" w:rsidRPr="00E825BD">
        <w:t>.</w:t>
      </w:r>
    </w:p>
    <w:p w14:paraId="43B94E3E" w14:textId="5880058E" w:rsidR="00996B3C" w:rsidRPr="00E825BD" w:rsidRDefault="00996B3C" w:rsidP="009C0173">
      <w:pPr>
        <w:jc w:val="both"/>
      </w:pPr>
    </w:p>
    <w:p w14:paraId="3EBBE175" w14:textId="610CF234" w:rsidR="00996B3C" w:rsidRPr="00E825BD" w:rsidRDefault="00996B3C" w:rsidP="009C0173">
      <w:pPr>
        <w:jc w:val="both"/>
        <w:rPr>
          <w:b/>
          <w:bCs/>
          <w:sz w:val="32"/>
          <w:szCs w:val="32"/>
        </w:rPr>
      </w:pPr>
      <w:r w:rsidRPr="00E825BD">
        <w:rPr>
          <w:b/>
          <w:bCs/>
          <w:sz w:val="32"/>
          <w:szCs w:val="32"/>
        </w:rPr>
        <w:t>Methods</w:t>
      </w:r>
    </w:p>
    <w:p w14:paraId="48B49493" w14:textId="52B4A384" w:rsidR="00996B3C" w:rsidRPr="00E825BD" w:rsidRDefault="00996B3C" w:rsidP="009C0173">
      <w:pPr>
        <w:jc w:val="both"/>
      </w:pPr>
    </w:p>
    <w:p w14:paraId="53FD0EC7" w14:textId="77777777" w:rsidR="009C0173" w:rsidRPr="00E825BD" w:rsidRDefault="009C0173" w:rsidP="009C0173">
      <w:pPr>
        <w:jc w:val="both"/>
        <w:rPr>
          <w:b/>
        </w:rPr>
      </w:pPr>
      <w:r w:rsidRPr="00E825BD">
        <w:rPr>
          <w:b/>
        </w:rPr>
        <w:t>Registration</w:t>
      </w:r>
    </w:p>
    <w:p w14:paraId="2E2CDA2F" w14:textId="24CFF66A" w:rsidR="009C0173" w:rsidRPr="00E825BD" w:rsidRDefault="009C0173" w:rsidP="009C0173">
      <w:pPr>
        <w:jc w:val="both"/>
      </w:pPr>
      <w:r w:rsidRPr="00E825BD">
        <w:t xml:space="preserve">The study protocol was registered on the international prospective register of systematic reviews (PROSPERO) under the ID number: </w:t>
      </w:r>
      <w:r w:rsidR="00FB5444" w:rsidRPr="00E825BD">
        <w:t>CRD42021238626</w:t>
      </w:r>
      <w:r w:rsidRPr="00E825BD">
        <w:t xml:space="preserve">. The review was </w:t>
      </w:r>
      <w:r w:rsidR="00E602FC" w:rsidRPr="00E825BD">
        <w:t>undertaken,</w:t>
      </w:r>
      <w:r w:rsidRPr="00E825BD">
        <w:t xml:space="preserve"> and the manuscript </w:t>
      </w:r>
      <w:r w:rsidR="00434A1E" w:rsidRPr="00E825BD">
        <w:t xml:space="preserve">prepared </w:t>
      </w:r>
      <w:r w:rsidRPr="00E825BD">
        <w:t xml:space="preserve">according to PRISMA (Preferred Reporting Items for Systematic Reviews and Meta-Analysis) guidelines. </w:t>
      </w:r>
    </w:p>
    <w:p w14:paraId="09BB1A83" w14:textId="77777777" w:rsidR="009C0173" w:rsidRPr="00E825BD" w:rsidRDefault="009C0173" w:rsidP="009C0173">
      <w:pPr>
        <w:jc w:val="both"/>
      </w:pPr>
    </w:p>
    <w:p w14:paraId="69F4DA78" w14:textId="77777777" w:rsidR="009C0173" w:rsidRPr="00E825BD" w:rsidRDefault="009C0173" w:rsidP="009C0173">
      <w:pPr>
        <w:jc w:val="both"/>
        <w:rPr>
          <w:b/>
        </w:rPr>
      </w:pPr>
      <w:r w:rsidRPr="00E825BD">
        <w:rPr>
          <w:b/>
        </w:rPr>
        <w:t xml:space="preserve">Literature search  </w:t>
      </w:r>
    </w:p>
    <w:p w14:paraId="716E2759" w14:textId="22CDE4FB" w:rsidR="009C0173" w:rsidRPr="00E825BD" w:rsidRDefault="009C0173" w:rsidP="009C0173">
      <w:pPr>
        <w:jc w:val="both"/>
      </w:pPr>
      <w:r w:rsidRPr="00E825BD">
        <w:t xml:space="preserve">The literature search strategy is outlined </w:t>
      </w:r>
      <w:r w:rsidR="00053CEA" w:rsidRPr="00E825BD">
        <w:t xml:space="preserve">in </w:t>
      </w:r>
      <w:r w:rsidR="001D34BE" w:rsidRPr="00E825BD">
        <w:t>the Supplement</w:t>
      </w:r>
      <w:r w:rsidRPr="00E825BD">
        <w:t xml:space="preserve">. All searches were conducted by two independent authors (MW and </w:t>
      </w:r>
      <w:r w:rsidR="001A6AF4" w:rsidRPr="00E825BD">
        <w:t>AC</w:t>
      </w:r>
      <w:r w:rsidRPr="00E825BD">
        <w:t>). MEDLINE, EMBASE and the Cochrane Database of Systematic Reviews were queried from</w:t>
      </w:r>
      <w:r w:rsidR="000343BA" w:rsidRPr="00E825BD">
        <w:t xml:space="preserve"> inception </w:t>
      </w:r>
      <w:r w:rsidRPr="00E825BD">
        <w:t xml:space="preserve">to </w:t>
      </w:r>
      <w:r w:rsidR="000343BA" w:rsidRPr="00E825BD">
        <w:t>03</w:t>
      </w:r>
      <w:r w:rsidRPr="00E825BD">
        <w:t>/12/20</w:t>
      </w:r>
      <w:r w:rsidR="000343BA" w:rsidRPr="00E825BD">
        <w:t>20</w:t>
      </w:r>
      <w:r w:rsidRPr="00E825BD">
        <w:t xml:space="preserve"> using the NICE</w:t>
      </w:r>
      <w:r w:rsidRPr="00E825BD">
        <w:rPr>
          <w:b/>
          <w:bCs/>
        </w:rPr>
        <w:t xml:space="preserve"> </w:t>
      </w:r>
      <w:r w:rsidRPr="00E825BD">
        <w:rPr>
          <w:bCs/>
        </w:rPr>
        <w:t xml:space="preserve">Healthcare Databases Advanced Search (HDAS) service. </w:t>
      </w:r>
      <w:r w:rsidRPr="00E825BD">
        <w:t xml:space="preserve">References of included studies were examined to extract potential further papers that may have been missed during the initial systematic search. Two independent authors (MW and </w:t>
      </w:r>
      <w:r w:rsidR="001A6AF4" w:rsidRPr="00E825BD">
        <w:t>AC</w:t>
      </w:r>
      <w:r w:rsidRPr="00E825BD">
        <w:t>) screened titles and abstracts independently and blindly to identify articles meeting the inclusion criteria. Discrepancies were resolved through discussion and review by a 3</w:t>
      </w:r>
      <w:r w:rsidRPr="00E825BD">
        <w:rPr>
          <w:vertAlign w:val="superscript"/>
        </w:rPr>
        <w:t>rd</w:t>
      </w:r>
      <w:r w:rsidRPr="00E825BD">
        <w:t xml:space="preserve"> author (</w:t>
      </w:r>
      <w:r w:rsidR="001A6AF4" w:rsidRPr="00E825BD">
        <w:t>A</w:t>
      </w:r>
      <w:r w:rsidR="00E602FC" w:rsidRPr="00E825BD">
        <w:t>I</w:t>
      </w:r>
      <w:r w:rsidR="001A6AF4" w:rsidRPr="00E825BD">
        <w:t>I</w:t>
      </w:r>
      <w:r w:rsidRPr="00E825BD">
        <w:t>).</w:t>
      </w:r>
    </w:p>
    <w:p w14:paraId="23A5B596" w14:textId="77777777" w:rsidR="00D85B34" w:rsidRPr="00E825BD" w:rsidRDefault="00D85B34" w:rsidP="009C0173">
      <w:pPr>
        <w:jc w:val="both"/>
      </w:pPr>
    </w:p>
    <w:p w14:paraId="58B28B73" w14:textId="453878F1" w:rsidR="009C0173" w:rsidRPr="00E825BD" w:rsidRDefault="00B6690A" w:rsidP="009C0173">
      <w:pPr>
        <w:jc w:val="both"/>
        <w:rPr>
          <w:b/>
          <w:bCs/>
        </w:rPr>
      </w:pPr>
      <w:r w:rsidRPr="00E825BD">
        <w:rPr>
          <w:b/>
        </w:rPr>
        <w:t xml:space="preserve">Article inclusion: </w:t>
      </w:r>
      <w:r w:rsidR="004B5309" w:rsidRPr="00E825BD">
        <w:rPr>
          <w:b/>
        </w:rPr>
        <w:t>PICO</w:t>
      </w:r>
    </w:p>
    <w:p w14:paraId="549C8F25" w14:textId="77777777" w:rsidR="009C0173" w:rsidRPr="00E825BD" w:rsidRDefault="009C0173" w:rsidP="009C0173">
      <w:pPr>
        <w:jc w:val="both"/>
      </w:pPr>
      <w:r w:rsidRPr="00E825BD">
        <w:lastRenderedPageBreak/>
        <w:t xml:space="preserve">Articles meeting the following criteria were included in the study, grouped as per our Participants, Interventions, Comparisons and Outcomes (PICO) strategy: </w:t>
      </w:r>
    </w:p>
    <w:p w14:paraId="152C6C84" w14:textId="77777777" w:rsidR="009C0173" w:rsidRPr="00E825BD" w:rsidRDefault="009C0173" w:rsidP="009C0173">
      <w:pPr>
        <w:numPr>
          <w:ilvl w:val="0"/>
          <w:numId w:val="1"/>
        </w:numPr>
        <w:jc w:val="both"/>
      </w:pPr>
      <w:r w:rsidRPr="00E825BD">
        <w:t xml:space="preserve">Participants: </w:t>
      </w:r>
    </w:p>
    <w:p w14:paraId="32C6B3EE" w14:textId="220325ED" w:rsidR="00E9470F" w:rsidRPr="00E825BD" w:rsidRDefault="00E9470F" w:rsidP="00E9470F">
      <w:pPr>
        <w:numPr>
          <w:ilvl w:val="1"/>
          <w:numId w:val="1"/>
        </w:numPr>
        <w:jc w:val="both"/>
      </w:pPr>
      <w:r w:rsidRPr="00E825BD">
        <w:t>Patients of all ages</w:t>
      </w:r>
    </w:p>
    <w:p w14:paraId="4B864BCC" w14:textId="71CD1C82" w:rsidR="00332AC3" w:rsidRPr="00E825BD" w:rsidRDefault="00E9470F" w:rsidP="00332AC3">
      <w:pPr>
        <w:numPr>
          <w:ilvl w:val="1"/>
          <w:numId w:val="1"/>
        </w:numPr>
        <w:jc w:val="both"/>
      </w:pPr>
      <w:r w:rsidRPr="00E825BD">
        <w:t>Undergoing an external ventricular drain for any reason</w:t>
      </w:r>
    </w:p>
    <w:p w14:paraId="2D092067" w14:textId="77777777" w:rsidR="009C0173" w:rsidRPr="00E825BD" w:rsidRDefault="009C0173" w:rsidP="009C0173">
      <w:pPr>
        <w:numPr>
          <w:ilvl w:val="0"/>
          <w:numId w:val="1"/>
        </w:numPr>
        <w:jc w:val="both"/>
      </w:pPr>
      <w:r w:rsidRPr="00E825BD">
        <w:t>Interventions</w:t>
      </w:r>
    </w:p>
    <w:p w14:paraId="522CE7FC" w14:textId="2EC4DD90" w:rsidR="009C0173" w:rsidRPr="00E825BD" w:rsidRDefault="00E9470F" w:rsidP="009C0173">
      <w:pPr>
        <w:numPr>
          <w:ilvl w:val="1"/>
          <w:numId w:val="1"/>
        </w:numPr>
        <w:jc w:val="both"/>
      </w:pPr>
      <w:r w:rsidRPr="00E825BD">
        <w:t xml:space="preserve">Chlorhexidine dressing of any type including </w:t>
      </w:r>
      <w:proofErr w:type="spellStart"/>
      <w:r w:rsidRPr="00E825BD">
        <w:t>Biopatch</w:t>
      </w:r>
      <w:proofErr w:type="spellEnd"/>
      <w:r w:rsidR="00E02A5A" w:rsidRPr="00E825BD">
        <w:t>®</w:t>
      </w:r>
    </w:p>
    <w:p w14:paraId="1FCC7CD9" w14:textId="32F6F21D" w:rsidR="009C0173" w:rsidRPr="00E825BD" w:rsidRDefault="009C0173" w:rsidP="009C0173">
      <w:pPr>
        <w:numPr>
          <w:ilvl w:val="0"/>
          <w:numId w:val="1"/>
        </w:numPr>
        <w:jc w:val="both"/>
      </w:pPr>
      <w:r w:rsidRPr="00E825BD">
        <w:t>Comparison</w:t>
      </w:r>
      <w:r w:rsidR="00332AC3" w:rsidRPr="00E825BD">
        <w:t xml:space="preserve"> (in quantitative analysis)</w:t>
      </w:r>
    </w:p>
    <w:p w14:paraId="02DE638F" w14:textId="46B311A9" w:rsidR="009C0173" w:rsidRPr="00E825BD" w:rsidRDefault="00B0086E" w:rsidP="009C0173">
      <w:pPr>
        <w:numPr>
          <w:ilvl w:val="1"/>
          <w:numId w:val="1"/>
        </w:numPr>
        <w:jc w:val="both"/>
      </w:pPr>
      <w:r w:rsidRPr="00E825BD">
        <w:t>No</w:t>
      </w:r>
      <w:r w:rsidR="00E9470F" w:rsidRPr="00E825BD">
        <w:t xml:space="preserve"> chlorhexidine dressing</w:t>
      </w:r>
    </w:p>
    <w:p w14:paraId="289E0672" w14:textId="18117220" w:rsidR="009C0173" w:rsidRPr="00E825BD" w:rsidRDefault="009C0173" w:rsidP="009C0173">
      <w:pPr>
        <w:numPr>
          <w:ilvl w:val="0"/>
          <w:numId w:val="1"/>
        </w:numPr>
        <w:jc w:val="both"/>
      </w:pPr>
      <w:r w:rsidRPr="00E825BD">
        <w:t>Outcome</w:t>
      </w:r>
    </w:p>
    <w:p w14:paraId="5169FE4F" w14:textId="6064B41B" w:rsidR="009C0173" w:rsidRPr="00E825BD" w:rsidRDefault="00335E56" w:rsidP="009C0173">
      <w:pPr>
        <w:numPr>
          <w:ilvl w:val="1"/>
          <w:numId w:val="1"/>
        </w:numPr>
        <w:jc w:val="both"/>
      </w:pPr>
      <w:r w:rsidRPr="00E825BD">
        <w:t>EVDAI</w:t>
      </w:r>
      <w:r w:rsidR="00E9470F" w:rsidRPr="00E825BD">
        <w:t xml:space="preserve"> </w:t>
      </w:r>
      <w:r w:rsidR="004B3244" w:rsidRPr="00E825BD">
        <w:t>at any time point</w:t>
      </w:r>
    </w:p>
    <w:p w14:paraId="125E673F" w14:textId="4AABA3E4" w:rsidR="006860A8" w:rsidRPr="00E825BD" w:rsidRDefault="006860A8" w:rsidP="006860A8">
      <w:pPr>
        <w:jc w:val="both"/>
      </w:pPr>
    </w:p>
    <w:p w14:paraId="6E201BEF" w14:textId="381B714D" w:rsidR="006860A8" w:rsidRPr="00E825BD" w:rsidRDefault="006860A8" w:rsidP="006860A8">
      <w:pPr>
        <w:jc w:val="both"/>
        <w:rPr>
          <w:b/>
        </w:rPr>
      </w:pPr>
      <w:r w:rsidRPr="00E825BD">
        <w:rPr>
          <w:b/>
        </w:rPr>
        <w:t>Data extraction</w:t>
      </w:r>
    </w:p>
    <w:p w14:paraId="3DA76932" w14:textId="542BD7F4" w:rsidR="00B6690A" w:rsidRPr="00E825BD" w:rsidRDefault="00B6690A" w:rsidP="00B6690A">
      <w:pPr>
        <w:jc w:val="both"/>
      </w:pPr>
      <w:r w:rsidRPr="00E825BD">
        <w:t>D</w:t>
      </w:r>
      <w:r w:rsidR="006860A8" w:rsidRPr="00E825BD">
        <w:t xml:space="preserve">ata </w:t>
      </w:r>
      <w:r w:rsidRPr="00E825BD">
        <w:t xml:space="preserve">relating to patient demographics, baseline characteristics, EVD protocol and that relating to the primary/secondary outcomes were </w:t>
      </w:r>
      <w:r w:rsidR="006860A8" w:rsidRPr="00E825BD">
        <w:t>extracted into an Excel spreadsheet</w:t>
      </w:r>
      <w:r w:rsidR="00557340" w:rsidRPr="00E825BD">
        <w:t xml:space="preserve">. </w:t>
      </w:r>
    </w:p>
    <w:p w14:paraId="4E2404C9" w14:textId="31089D75" w:rsidR="00B6690A" w:rsidRPr="00E825BD" w:rsidRDefault="00B6690A" w:rsidP="002A54F3">
      <w:pPr>
        <w:jc w:val="both"/>
      </w:pPr>
    </w:p>
    <w:p w14:paraId="328D67F9" w14:textId="2B178BC2" w:rsidR="00B6690A" w:rsidRPr="00E825BD" w:rsidRDefault="00B6690A" w:rsidP="002A54F3">
      <w:pPr>
        <w:jc w:val="both"/>
        <w:rPr>
          <w:b/>
          <w:bCs/>
        </w:rPr>
      </w:pPr>
      <w:r w:rsidRPr="00E825BD">
        <w:rPr>
          <w:b/>
          <w:bCs/>
        </w:rPr>
        <w:t>Outcomes</w:t>
      </w:r>
    </w:p>
    <w:p w14:paraId="5BF6EFAA" w14:textId="2E3D2F1F" w:rsidR="00216DF5" w:rsidRPr="00E825BD" w:rsidRDefault="0058538C" w:rsidP="003435CF">
      <w:pPr>
        <w:jc w:val="both"/>
      </w:pPr>
      <w:r w:rsidRPr="00E825BD">
        <w:t>The primary outcome was</w:t>
      </w:r>
      <w:r w:rsidR="00DD7BAC" w:rsidRPr="00E825BD">
        <w:t xml:space="preserve"> EVDAI</w:t>
      </w:r>
      <w:r w:rsidR="00F14EB7" w:rsidRPr="00E825BD">
        <w:t xml:space="preserve"> provided as a function of number of patients</w:t>
      </w:r>
      <w:r w:rsidR="00DD7BAC" w:rsidRPr="00E825BD">
        <w:t>. This was defined as a</w:t>
      </w:r>
      <w:r w:rsidR="0011187E" w:rsidRPr="00E825BD">
        <w:t xml:space="preserve"> </w:t>
      </w:r>
      <w:r w:rsidR="000F7FCF" w:rsidRPr="00E825BD">
        <w:t xml:space="preserve">single </w:t>
      </w:r>
      <w:r w:rsidR="00DD7BAC" w:rsidRPr="00E825BD">
        <w:t xml:space="preserve">positive CSF culture </w:t>
      </w:r>
      <w:r w:rsidR="00724C6B" w:rsidRPr="00E825BD">
        <w:t xml:space="preserve">result </w:t>
      </w:r>
      <w:r w:rsidR="00DD7BAC" w:rsidRPr="00E825BD">
        <w:t>+/-</w:t>
      </w:r>
      <w:r w:rsidR="00724C6B" w:rsidRPr="00E825BD">
        <w:t xml:space="preserve"> clinical suspicion </w:t>
      </w:r>
      <w:r w:rsidR="00DD7BAC" w:rsidRPr="00E825BD">
        <w:t xml:space="preserve">of a CSF infection. </w:t>
      </w:r>
      <w:r w:rsidR="000F7FCF" w:rsidRPr="00E825BD">
        <w:t xml:space="preserve">This definition was applied uniformly to studies </w:t>
      </w:r>
      <w:r w:rsidR="003435CF" w:rsidRPr="00E825BD">
        <w:t xml:space="preserve">as some required confirmatory CSF culture. </w:t>
      </w:r>
      <w:r w:rsidR="0011187E" w:rsidRPr="00E825BD">
        <w:t xml:space="preserve">Secondary outcomes included </w:t>
      </w:r>
      <w:r w:rsidR="00724C6B" w:rsidRPr="00E825BD">
        <w:t xml:space="preserve">safety considerations </w:t>
      </w:r>
      <w:r w:rsidR="006C1A9A" w:rsidRPr="00E825BD">
        <w:t>(for this analysis, studies had to explicitly report the presence or absence of adverse events e.g. contact dermatitis)</w:t>
      </w:r>
      <w:r w:rsidR="00724C6B" w:rsidRPr="00E825BD">
        <w:t xml:space="preserve">, </w:t>
      </w:r>
      <w:r w:rsidR="00AA5E51" w:rsidRPr="00E825BD">
        <w:t>ventricular catheter colonisation,</w:t>
      </w:r>
      <w:r w:rsidR="00E14A9F" w:rsidRPr="00E825BD">
        <w:t xml:space="preserve"> </w:t>
      </w:r>
      <w:r w:rsidR="00724C6B" w:rsidRPr="00E825BD">
        <w:t xml:space="preserve">microbiological profile of </w:t>
      </w:r>
      <w:r w:rsidR="00E14A9F" w:rsidRPr="00E825BD">
        <w:t xml:space="preserve">CSF </w:t>
      </w:r>
      <w:r w:rsidR="00724C6B" w:rsidRPr="00E825BD">
        <w:t>infections</w:t>
      </w:r>
      <w:r w:rsidR="00E14A9F" w:rsidRPr="00E825BD">
        <w:t xml:space="preserve"> </w:t>
      </w:r>
      <w:r w:rsidR="00724C6B" w:rsidRPr="00E825BD">
        <w:t xml:space="preserve">and </w:t>
      </w:r>
      <w:r w:rsidR="00761BB2" w:rsidRPr="00E825BD">
        <w:t xml:space="preserve">shunt dependency. </w:t>
      </w:r>
      <w:r w:rsidR="00C63C17" w:rsidRPr="00E825BD">
        <w:t xml:space="preserve">Skin commensals were </w:t>
      </w:r>
      <w:r w:rsidR="00216DF5" w:rsidRPr="00E825BD">
        <w:t xml:space="preserve">defined as common species of </w:t>
      </w:r>
      <w:r w:rsidR="00C63C17" w:rsidRPr="00E825BD">
        <w:t>Staphylococcus</w:t>
      </w:r>
      <w:r w:rsidR="00216DF5" w:rsidRPr="00E825BD">
        <w:t xml:space="preserve"> (e.g. coagulase-negative</w:t>
      </w:r>
      <w:r w:rsidR="00F974A2" w:rsidRPr="00E825BD">
        <w:t xml:space="preserve"> Staphylococcus</w:t>
      </w:r>
      <w:r w:rsidR="00216DF5" w:rsidRPr="00E825BD">
        <w:t xml:space="preserve">). </w:t>
      </w:r>
      <w:r w:rsidR="004B6276" w:rsidRPr="00E825BD">
        <w:t>Further information on outcome definitions is provided in Supplementary Table 1.</w:t>
      </w:r>
    </w:p>
    <w:p w14:paraId="67E89A39" w14:textId="77777777" w:rsidR="0058538C" w:rsidRPr="00E825BD" w:rsidRDefault="0058538C" w:rsidP="009C0173">
      <w:pPr>
        <w:jc w:val="both"/>
      </w:pPr>
    </w:p>
    <w:p w14:paraId="4E17255D" w14:textId="28F4C0D6" w:rsidR="009C0173" w:rsidRPr="00E825BD" w:rsidRDefault="00562040" w:rsidP="009C0173">
      <w:pPr>
        <w:jc w:val="both"/>
        <w:rPr>
          <w:b/>
        </w:rPr>
      </w:pPr>
      <w:r w:rsidRPr="00E825BD">
        <w:rPr>
          <w:b/>
        </w:rPr>
        <w:t>Risk of bias</w:t>
      </w:r>
    </w:p>
    <w:p w14:paraId="2AA5F755" w14:textId="42218A77" w:rsidR="003C37C3" w:rsidRPr="00E825BD" w:rsidRDefault="00D42DD8" w:rsidP="00D42DD8">
      <w:pPr>
        <w:jc w:val="both"/>
        <w:rPr>
          <w:bCs/>
        </w:rPr>
      </w:pPr>
      <w:r w:rsidRPr="00E825BD">
        <w:rPr>
          <w:bCs/>
        </w:rPr>
        <w:t xml:space="preserve">For randomised controlled trials, the risk of bias was </w:t>
      </w:r>
      <w:r w:rsidR="00857843" w:rsidRPr="00E825BD">
        <w:rPr>
          <w:bCs/>
        </w:rPr>
        <w:t>assessed</w:t>
      </w:r>
      <w:r w:rsidR="00562040" w:rsidRPr="00E825BD">
        <w:rPr>
          <w:bCs/>
        </w:rPr>
        <w:t xml:space="preserve"> </w:t>
      </w:r>
      <w:r w:rsidRPr="00E825BD">
        <w:rPr>
          <w:bCs/>
        </w:rPr>
        <w:t xml:space="preserve">using </w:t>
      </w:r>
      <w:r w:rsidR="00562040" w:rsidRPr="00E825BD">
        <w:rPr>
          <w:bCs/>
        </w:rPr>
        <w:t>the Cochrane risk-of-bias tool for randomized trials (</w:t>
      </w:r>
      <w:proofErr w:type="spellStart"/>
      <w:r w:rsidR="00562040" w:rsidRPr="00E825BD">
        <w:rPr>
          <w:bCs/>
        </w:rPr>
        <w:t>RoB</w:t>
      </w:r>
      <w:proofErr w:type="spellEnd"/>
      <w:r w:rsidR="00562040" w:rsidRPr="00E825BD">
        <w:rPr>
          <w:bCs/>
        </w:rPr>
        <w:t xml:space="preserve"> 2)</w:t>
      </w:r>
      <w:r w:rsidR="009D2014" w:rsidRPr="00E825BD">
        <w:rPr>
          <w:bCs/>
        </w:rPr>
        <w:t>.</w:t>
      </w:r>
      <w:r w:rsidR="00A639C8" w:rsidRPr="00E825BD">
        <w:rPr>
          <w:bCs/>
        </w:rPr>
        <w:fldChar w:fldCharType="begin">
          <w:fldData xml:space="preserve">PEVuZE5vdGU+PENpdGU+PEF1dGhvcj5TdGVybmU8L0F1dGhvcj48WWVhcj4yMDE5PC9ZZWFyPjxS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TUo8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=
</w:fldData>
        </w:fldChar>
      </w:r>
      <w:r w:rsidR="00DA2C39" w:rsidRPr="00E825BD">
        <w:rPr>
          <w:bCs/>
        </w:rPr>
        <w:instrText xml:space="preserve"> ADDIN EN.CITE </w:instrText>
      </w:r>
      <w:r w:rsidR="00DA2C39" w:rsidRPr="00E825BD">
        <w:rPr>
          <w:bCs/>
        </w:rPr>
        <w:fldChar w:fldCharType="begin">
          <w:fldData xml:space="preserve">PEVuZE5vdGU+PENpdGU+PEF1dGhvcj5TdGVybmU8L0F1dGhvcj48WWVhcj4yMDE5PC9ZZWFyPjxS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=
</w:fldData>
        </w:fldChar>
      </w:r>
      <w:r w:rsidR="00DA2C39" w:rsidRPr="00E825BD">
        <w:rPr>
          <w:bCs/>
        </w:rPr>
        <w:instrText xml:space="preserve"> ADDIN EN.CITE.DATA </w:instrText>
      </w:r>
      <w:r w:rsidR="00DA2C39" w:rsidRPr="00E825BD">
        <w:rPr>
          <w:bCs/>
        </w:rPr>
      </w:r>
      <w:r w:rsidR="00DA2C39" w:rsidRPr="00E825BD">
        <w:rPr>
          <w:bCs/>
        </w:rPr>
        <w:fldChar w:fldCharType="end"/>
      </w:r>
      <w:r w:rsidR="00A639C8" w:rsidRPr="00E825BD">
        <w:rPr>
          <w:bCs/>
        </w:rPr>
      </w:r>
      <w:r w:rsidR="00A639C8" w:rsidRPr="00E825BD">
        <w:rPr>
          <w:bCs/>
        </w:rPr>
        <w:fldChar w:fldCharType="separate"/>
      </w:r>
      <w:r w:rsidR="00DA2C39" w:rsidRPr="00E825BD">
        <w:rPr>
          <w:bCs/>
          <w:noProof/>
          <w:vertAlign w:val="superscript"/>
        </w:rPr>
        <w:t>15</w:t>
      </w:r>
      <w:r w:rsidR="00A639C8" w:rsidRPr="00E825BD">
        <w:rPr>
          <w:bCs/>
        </w:rPr>
        <w:fldChar w:fldCharType="end"/>
      </w:r>
      <w:r w:rsidR="00562040" w:rsidRPr="00E825BD">
        <w:rPr>
          <w:bCs/>
        </w:rPr>
        <w:t xml:space="preserve"> </w:t>
      </w:r>
      <w:r w:rsidR="004343D9" w:rsidRPr="00E825BD">
        <w:rPr>
          <w:bCs/>
        </w:rPr>
        <w:t xml:space="preserve">For </w:t>
      </w:r>
      <w:r w:rsidR="0094019A" w:rsidRPr="00E825BD">
        <w:rPr>
          <w:bCs/>
        </w:rPr>
        <w:t>non-randomised</w:t>
      </w:r>
      <w:r w:rsidR="003C37C3" w:rsidRPr="00E825BD">
        <w:rPr>
          <w:bCs/>
        </w:rPr>
        <w:t xml:space="preserve"> studies</w:t>
      </w:r>
      <w:r w:rsidR="00E847DC" w:rsidRPr="00E825BD">
        <w:rPr>
          <w:bCs/>
        </w:rPr>
        <w:t xml:space="preserve"> including a non-chlorhexidine group</w:t>
      </w:r>
      <w:r w:rsidR="003C37C3" w:rsidRPr="00E825BD">
        <w:rPr>
          <w:bCs/>
        </w:rPr>
        <w:t xml:space="preserve">, the risk of bias was </w:t>
      </w:r>
      <w:r w:rsidR="00857843" w:rsidRPr="00E825BD">
        <w:rPr>
          <w:bCs/>
        </w:rPr>
        <w:t>assessed</w:t>
      </w:r>
      <w:r w:rsidR="003C37C3" w:rsidRPr="00E825BD">
        <w:rPr>
          <w:bCs/>
        </w:rPr>
        <w:t xml:space="preserve"> using The Risk Of Bias In Non-randomized Studies - of Interventions (ROBINS-I)</w:t>
      </w:r>
      <w:r w:rsidR="009D2014" w:rsidRPr="00E825BD">
        <w:rPr>
          <w:bCs/>
        </w:rPr>
        <w:t>.</w:t>
      </w:r>
      <w:r w:rsidR="00A639C8" w:rsidRPr="00E825BD">
        <w:rPr>
          <w:bCs/>
        </w:rPr>
        <w:fldChar w:fldCharType="begin">
          <w:fldData xml:space="preserve">PEVuZE5vdGU+PENpdGU+PEF1dGhvcj5TdGVybmU8L0F1dGhvcj48WWVhcj4yMDE2PC9ZZWFyPjxS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</w:fldData>
        </w:fldChar>
      </w:r>
      <w:r w:rsidR="00DA2C39" w:rsidRPr="00E825BD">
        <w:rPr>
          <w:bCs/>
        </w:rPr>
        <w:instrText xml:space="preserve"> ADDIN EN.CITE </w:instrText>
      </w:r>
      <w:r w:rsidR="00DA2C39" w:rsidRPr="00E825BD">
        <w:rPr>
          <w:bCs/>
        </w:rPr>
        <w:fldChar w:fldCharType="begin">
          <w:fldData xml:space="preserve">PEVuZE5vdGU+PENpdGU+PEF1dGhvcj5TdGVybmU8L0F1dGhvcj48WWVhcj4yMDE2PC9ZZWFyPjxS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</w:fldData>
        </w:fldChar>
      </w:r>
      <w:r w:rsidR="00DA2C39" w:rsidRPr="00E825BD">
        <w:rPr>
          <w:bCs/>
        </w:rPr>
        <w:instrText xml:space="preserve"> ADDIN EN.CITE.DATA </w:instrText>
      </w:r>
      <w:r w:rsidR="00DA2C39" w:rsidRPr="00E825BD">
        <w:rPr>
          <w:bCs/>
        </w:rPr>
      </w:r>
      <w:r w:rsidR="00DA2C39" w:rsidRPr="00E825BD">
        <w:rPr>
          <w:bCs/>
        </w:rPr>
        <w:fldChar w:fldCharType="end"/>
      </w:r>
      <w:r w:rsidR="00A639C8" w:rsidRPr="00E825BD">
        <w:rPr>
          <w:bCs/>
        </w:rPr>
      </w:r>
      <w:r w:rsidR="00A639C8" w:rsidRPr="00E825BD">
        <w:rPr>
          <w:bCs/>
        </w:rPr>
        <w:fldChar w:fldCharType="separate"/>
      </w:r>
      <w:r w:rsidR="00DA2C39" w:rsidRPr="00E825BD">
        <w:rPr>
          <w:bCs/>
          <w:noProof/>
          <w:vertAlign w:val="superscript"/>
        </w:rPr>
        <w:t>16</w:t>
      </w:r>
      <w:r w:rsidR="00A639C8" w:rsidRPr="00E825BD">
        <w:rPr>
          <w:bCs/>
        </w:rPr>
        <w:fldChar w:fldCharType="end"/>
      </w:r>
    </w:p>
    <w:p w14:paraId="296A0A50" w14:textId="77777777" w:rsidR="00EB03C8" w:rsidRPr="00E825BD" w:rsidRDefault="00EB03C8" w:rsidP="00D42DD8">
      <w:pPr>
        <w:jc w:val="both"/>
        <w:rPr>
          <w:bCs/>
        </w:rPr>
      </w:pPr>
    </w:p>
    <w:p w14:paraId="0EC5A684" w14:textId="61508BCE" w:rsidR="009C0173" w:rsidRPr="00E825BD" w:rsidRDefault="009C0173" w:rsidP="009C0173">
      <w:pPr>
        <w:jc w:val="both"/>
        <w:rPr>
          <w:b/>
        </w:rPr>
      </w:pPr>
      <w:r w:rsidRPr="00E825BD">
        <w:rPr>
          <w:b/>
        </w:rPr>
        <w:t>Statistical analysis</w:t>
      </w:r>
    </w:p>
    <w:p w14:paraId="132E3D15" w14:textId="7654826E" w:rsidR="00DA68A7" w:rsidRPr="00E825BD" w:rsidRDefault="00785E89" w:rsidP="006E4AA8">
      <w:pPr>
        <w:jc w:val="both"/>
      </w:pPr>
      <w:r w:rsidRPr="00E825BD">
        <w:t xml:space="preserve">Statistical analysis was performed using SPSS version 22 (IBM Corp., Armonk, NY). Means were weighted by study sample size due to the paucity of reported variance. Group comparisons were performed using independent t-tests (t-t). Meta-analysis for the primary outcome was performed </w:t>
      </w:r>
      <w:r w:rsidR="009C0173" w:rsidRPr="00E825BD">
        <w:t>using</w:t>
      </w:r>
      <w:r w:rsidR="00557340" w:rsidRPr="00E825BD">
        <w:t xml:space="preserve"> </w:t>
      </w:r>
      <w:proofErr w:type="spellStart"/>
      <w:r w:rsidR="00F72117" w:rsidRPr="00E825BD">
        <w:t>RevMan</w:t>
      </w:r>
      <w:proofErr w:type="spellEnd"/>
      <w:r w:rsidR="00F72117" w:rsidRPr="00E825BD">
        <w:t xml:space="preserve"> </w:t>
      </w:r>
      <w:r w:rsidR="00AE0469" w:rsidRPr="00E825BD">
        <w:t xml:space="preserve">version </w:t>
      </w:r>
      <w:r w:rsidR="00F72117" w:rsidRPr="00E825BD">
        <w:t>5.</w:t>
      </w:r>
      <w:r w:rsidR="00AE0469" w:rsidRPr="00E825BD">
        <w:t>4</w:t>
      </w:r>
      <w:r w:rsidRPr="00E825BD">
        <w:t xml:space="preserve"> (</w:t>
      </w:r>
      <w:r w:rsidR="00AE0469" w:rsidRPr="00E825BD">
        <w:t>Copenhagen: The Nordic Cochrane Centre, The Cochrane Collaboration, 2014.</w:t>
      </w:r>
      <w:r w:rsidRPr="00E825BD">
        <w:t>)</w:t>
      </w:r>
      <w:r w:rsidR="00F72117" w:rsidRPr="00E825BD">
        <w:t xml:space="preserve">. </w:t>
      </w:r>
      <w:r w:rsidR="00557340" w:rsidRPr="00E825BD">
        <w:t>The primary outcome analysis involved a</w:t>
      </w:r>
      <w:r w:rsidR="003A0765" w:rsidRPr="00E825BD">
        <w:t xml:space="preserve"> d</w:t>
      </w:r>
      <w:r w:rsidR="00F72117" w:rsidRPr="00E825BD">
        <w:t xml:space="preserve">ichotomous outcome meta-analysis using a Mantel-Haenszel method and random effects model due to the low incidence of EVDAIs. </w:t>
      </w:r>
      <w:r w:rsidR="00597BC0" w:rsidRPr="00E825BD">
        <w:t>A risk difference model was used rather than odds ratio due to zero events in one of the included studies.</w:t>
      </w:r>
      <w:r w:rsidR="000E0775" w:rsidRPr="00E825BD">
        <w:fldChar w:fldCharType="begin"/>
      </w:r>
      <w:r w:rsidR="000E0775" w:rsidRPr="00E825BD">
        <w:instrText xml:space="preserve"> ADDIN EN.CITE &lt;EndNote&gt;&lt;Cite&gt;&lt;Author&gt;Jiang&lt;/Author&gt;&lt;Year&gt;2020&lt;/Year&gt;&lt;RecNum&gt;4174&lt;/RecNum&gt;&lt;DisplayText&gt;&lt;style face="superscript"&gt;17&lt;/style&gt;&lt;/DisplayText&gt;&lt;record&gt;&lt;rec-number&gt;4174&lt;/rec-number&gt;&lt;foreign-keys&gt;&lt;key app="EN" db-id="x9vx22vve02d96e520upr5tvw20tarzdsest" timestamp="1623229166"&gt;4174&lt;/key&gt;&lt;/foreign-keys&gt;&lt;ref-type name="Journal Article"&gt;17&lt;/ref-type&gt;&lt;contributors&gt;&lt;authors&gt;&lt;author&gt;Jiang, T.&lt;/author&gt;&lt;author&gt;Cao, B.&lt;/author&gt;&lt;author&gt;Shan, G.&lt;/author&gt;&lt;/authors&gt;&lt;/contributors&gt;&lt;auth-address&gt;School of Statistics and Mathematics, and School of Business, Zhejiang Gongshang University, Hangzhou, Zhejiang, China. jtao@263.net.&amp;#xD;School of Mathematical Sciences, Nankai University, Tianjin, China.&amp;#xD;Epidemiology and Biostatistics Program, School of Public Health, University of Nevada Las Vegas, Las Vegas, USA. guogen.shan@unlv.edu.&lt;/auth-address&gt;&lt;titles&gt;&lt;title&gt;Accurate confidence intervals for risk difference in meta-analysis with rare events&lt;/title&gt;&lt;secondary-title&gt;BMC Med Res Methodol&lt;/secondary-title&gt;&lt;/titles&gt;&lt;periodical&gt;&lt;full-title&gt;BMC Med Res Methodol&lt;/full-title&gt;&lt;/periodical&gt;&lt;pages&gt;98&lt;/pages&gt;&lt;volume&gt;20&lt;/volume&gt;&lt;number&gt;1&lt;/number&gt;&lt;edition&gt;2020/05/01&lt;/edition&gt;&lt;keywords&gt;&lt;keyword&gt;*Binary outcome&lt;/keyword&gt;&lt;keyword&gt;*Confidence interval&lt;/keyword&gt;&lt;keyword&gt;*Importance sampling&lt;/keyword&gt;&lt;keyword&gt;*Meta-analysis&lt;/keyword&gt;&lt;keyword&gt;*Rare events&lt;/keyword&gt;&lt;/keywords&gt;&lt;dates&gt;&lt;year&gt;2020&lt;/year&gt;&lt;pub-dates&gt;&lt;date&gt;Apr 30&lt;/date&gt;&lt;/pub-dates&gt;&lt;/dates&gt;&lt;isbn&gt;1471-2288 (Electronic)&amp;#xD;1471-2288 (Linking)&lt;/isbn&gt;&lt;accession-num&gt;32349702&lt;/accession-num&gt;&lt;urls&gt;&lt;related-urls&gt;&lt;url&gt;https://www.ncbi.nlm.nih.gov/pubmed/32349702&lt;/url&gt;&lt;/related-urls&gt;&lt;/urls&gt;&lt;custom2&gt;PMC7191692&lt;/custom2&gt;&lt;electronic-resource-num&gt;10.1186/s12874-020-00954-8&lt;/electronic-resource-num&gt;&lt;/record&gt;&lt;/Cite&gt;&lt;/EndNote&gt;</w:instrText>
      </w:r>
      <w:r w:rsidR="000E0775" w:rsidRPr="00E825BD">
        <w:fldChar w:fldCharType="separate"/>
      </w:r>
      <w:r w:rsidR="000E0775" w:rsidRPr="00E825BD">
        <w:rPr>
          <w:noProof/>
          <w:vertAlign w:val="superscript"/>
        </w:rPr>
        <w:t>17</w:t>
      </w:r>
      <w:r w:rsidR="000E0775" w:rsidRPr="00E825BD">
        <w:fldChar w:fldCharType="end"/>
      </w:r>
      <w:r w:rsidR="00597BC0" w:rsidRPr="00E825BD">
        <w:t xml:space="preserve"> </w:t>
      </w:r>
      <w:r w:rsidR="006E4AA8" w:rsidRPr="00E825BD">
        <w:t xml:space="preserve">Secondary outcome measures were summarised by providing the rate of each event. </w:t>
      </w:r>
    </w:p>
    <w:p w14:paraId="5C12AB7C" w14:textId="79F09A23" w:rsidR="007E5363" w:rsidRPr="00E825BD" w:rsidRDefault="007E5363"/>
    <w:p w14:paraId="752B6456" w14:textId="77777777" w:rsidR="003023A6" w:rsidRPr="00E825BD" w:rsidRDefault="003023A6">
      <w:pPr>
        <w:rPr>
          <w:b/>
          <w:bCs/>
          <w:sz w:val="32"/>
          <w:szCs w:val="32"/>
        </w:rPr>
      </w:pPr>
      <w:r w:rsidRPr="00E825BD">
        <w:rPr>
          <w:b/>
          <w:bCs/>
          <w:sz w:val="32"/>
          <w:szCs w:val="32"/>
        </w:rPr>
        <w:br w:type="page"/>
      </w:r>
    </w:p>
    <w:p w14:paraId="4B6CE5C1" w14:textId="574B0C80" w:rsidR="007E5363" w:rsidRPr="00E825BD" w:rsidRDefault="007E5363" w:rsidP="009C0173">
      <w:pPr>
        <w:jc w:val="both"/>
        <w:rPr>
          <w:b/>
          <w:bCs/>
          <w:sz w:val="32"/>
          <w:szCs w:val="32"/>
        </w:rPr>
      </w:pPr>
      <w:r w:rsidRPr="00E825BD">
        <w:rPr>
          <w:b/>
          <w:bCs/>
          <w:sz w:val="32"/>
          <w:szCs w:val="32"/>
        </w:rPr>
        <w:lastRenderedPageBreak/>
        <w:t>Results</w:t>
      </w:r>
    </w:p>
    <w:p w14:paraId="521980DB" w14:textId="22B216B9" w:rsidR="007E5363" w:rsidRPr="00E825BD" w:rsidRDefault="007E5363" w:rsidP="009C0173">
      <w:pPr>
        <w:jc w:val="both"/>
      </w:pPr>
    </w:p>
    <w:p w14:paraId="251E7939" w14:textId="28B1ECBC" w:rsidR="007E5363" w:rsidRPr="00E825BD" w:rsidRDefault="007E5363" w:rsidP="009C0173">
      <w:pPr>
        <w:jc w:val="both"/>
        <w:rPr>
          <w:b/>
          <w:bCs/>
        </w:rPr>
      </w:pPr>
      <w:r w:rsidRPr="00E825BD">
        <w:rPr>
          <w:b/>
          <w:bCs/>
        </w:rPr>
        <w:t>Study characteristics</w:t>
      </w:r>
    </w:p>
    <w:p w14:paraId="115AD42F" w14:textId="6811C292" w:rsidR="00B656BD" w:rsidRPr="00E825BD" w:rsidRDefault="007E5363" w:rsidP="009C0173">
      <w:pPr>
        <w:jc w:val="both"/>
      </w:pPr>
      <w:r w:rsidRPr="00E825BD">
        <w:t>896 unique records were identified</w:t>
      </w:r>
      <w:r w:rsidR="009546AE" w:rsidRPr="00E825BD">
        <w:t xml:space="preserve"> from which 38 full texts were screened (Figure 1). </w:t>
      </w:r>
      <w:r w:rsidR="00E602FC" w:rsidRPr="00E825BD">
        <w:t>Five</w:t>
      </w:r>
      <w:r w:rsidRPr="00E825BD">
        <w:t xml:space="preserve"> studies described </w:t>
      </w:r>
      <w:r w:rsidR="00644BD4" w:rsidRPr="00E825BD">
        <w:t xml:space="preserve">the rate of EVDAI </w:t>
      </w:r>
      <w:r w:rsidRPr="00E825BD">
        <w:t>with chlorhexidine dressings</w:t>
      </w:r>
      <w:r w:rsidR="00547625" w:rsidRPr="00E825BD">
        <w:t xml:space="preserve"> (Table </w:t>
      </w:r>
      <w:r w:rsidR="00B757C0" w:rsidRPr="00E825BD">
        <w:t>1</w:t>
      </w:r>
      <w:r w:rsidR="00547625" w:rsidRPr="00E825BD">
        <w:t>)</w:t>
      </w:r>
      <w:r w:rsidR="009D2014" w:rsidRPr="00E825BD">
        <w:t>.</w:t>
      </w:r>
      <w:r w:rsidR="007911BC" w:rsidRPr="00E825BD">
        <w:fldChar w:fldCharType="begin">
          <w:fldData xml:space="preserve">PEVuZE5vdGU+PENpdGU+PEF1dGhvcj5Sb2V0aGxpc2JlcmdlcjwvQXV0aG9yPjxZZWFyPjIwMTg8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</w:fldData>
        </w:fldChar>
      </w:r>
      <w:r w:rsidR="000E0775" w:rsidRPr="00E825BD">
        <w:instrText xml:space="preserve"> ADDIN EN.CITE </w:instrText>
      </w:r>
      <w:r w:rsidR="000E0775" w:rsidRPr="00E825BD">
        <w:fldChar w:fldCharType="begin">
          <w:fldData xml:space="preserve">PEVuZE5vdGU+PENpdGU+PEF1dGhvcj5Sb2V0aGxpc2JlcmdlcjwvQXV0aG9yPjxZZWFyPjIwMTg8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</w:fldData>
        </w:fldChar>
      </w:r>
      <w:r w:rsidR="000E0775" w:rsidRPr="00E825BD">
        <w:instrText xml:space="preserve"> ADDIN EN.CITE.DATA </w:instrText>
      </w:r>
      <w:r w:rsidR="000E0775" w:rsidRPr="00E825BD">
        <w:fldChar w:fldCharType="end"/>
      </w:r>
      <w:r w:rsidR="007911BC" w:rsidRPr="00E825BD">
        <w:fldChar w:fldCharType="separate"/>
      </w:r>
      <w:r w:rsidR="000E0775" w:rsidRPr="00E825BD">
        <w:rPr>
          <w:noProof/>
          <w:vertAlign w:val="superscript"/>
        </w:rPr>
        <w:t>13, 18-21</w:t>
      </w:r>
      <w:r w:rsidR="007911BC" w:rsidRPr="00E825BD">
        <w:fldChar w:fldCharType="end"/>
      </w:r>
      <w:r w:rsidRPr="00E825BD">
        <w:t xml:space="preserve"> </w:t>
      </w:r>
      <w:r w:rsidR="00E602FC" w:rsidRPr="00E825BD">
        <w:t>Four</w:t>
      </w:r>
      <w:r w:rsidRPr="00E825BD">
        <w:t xml:space="preserve"> </w:t>
      </w:r>
      <w:r w:rsidR="0022623B" w:rsidRPr="00E825BD">
        <w:t xml:space="preserve">studies included a control group so were included in </w:t>
      </w:r>
      <w:r w:rsidR="00BB7028" w:rsidRPr="00E825BD">
        <w:t>meta-analysis</w:t>
      </w:r>
      <w:r w:rsidR="008F67B1" w:rsidRPr="00E825BD">
        <w:t xml:space="preserve">: one randomised controlled trial </w:t>
      </w:r>
      <w:r w:rsidR="00547625" w:rsidRPr="00E825BD">
        <w:t xml:space="preserve">evaluating generic chlorhexidine dressings </w:t>
      </w:r>
      <w:r w:rsidR="008F67B1" w:rsidRPr="00E825BD">
        <w:t xml:space="preserve">and three </w:t>
      </w:r>
      <w:r w:rsidR="00222D37" w:rsidRPr="00E825BD">
        <w:t>case series</w:t>
      </w:r>
      <w:r w:rsidR="008F67B1" w:rsidRPr="00E825BD">
        <w:t xml:space="preserve"> </w:t>
      </w:r>
      <w:r w:rsidR="00547625" w:rsidRPr="00E825BD">
        <w:t xml:space="preserve">evaluating </w:t>
      </w:r>
      <w:proofErr w:type="spellStart"/>
      <w:r w:rsidR="00547625" w:rsidRPr="00E825BD">
        <w:t>Biopatch</w:t>
      </w:r>
      <w:proofErr w:type="spellEnd"/>
      <w:r w:rsidR="00E02A5A" w:rsidRPr="00E825BD">
        <w:t>®</w:t>
      </w:r>
      <w:r w:rsidR="008F67B1" w:rsidRPr="00E825BD">
        <w:t>.</w:t>
      </w:r>
      <w:r w:rsidR="00547625" w:rsidRPr="00E825BD">
        <w:t xml:space="preserve"> The</w:t>
      </w:r>
      <w:r w:rsidR="00DA68A7" w:rsidRPr="00E825BD">
        <w:t xml:space="preserve"> remaining </w:t>
      </w:r>
      <w:r w:rsidR="00733880" w:rsidRPr="00E825BD">
        <w:t>case series</w:t>
      </w:r>
      <w:r w:rsidR="00DA68A7" w:rsidRPr="00E825BD">
        <w:t xml:space="preserve"> </w:t>
      </w:r>
      <w:r w:rsidR="00547625" w:rsidRPr="00E825BD">
        <w:t xml:space="preserve">that evaluated generic chlorhexidine dressings </w:t>
      </w:r>
      <w:r w:rsidR="00026BF9" w:rsidRPr="00E825BD">
        <w:t xml:space="preserve">was </w:t>
      </w:r>
      <w:r w:rsidR="00DA68A7" w:rsidRPr="00E825BD">
        <w:t>included in secondary outcome analysis.</w:t>
      </w:r>
      <w:r w:rsidR="00597BC0" w:rsidRPr="00E825BD">
        <w:t xml:space="preserve"> </w:t>
      </w:r>
    </w:p>
    <w:p w14:paraId="33FFD462" w14:textId="77777777" w:rsidR="008F67B1" w:rsidRPr="00E825BD" w:rsidRDefault="008F67B1" w:rsidP="009C0173">
      <w:pPr>
        <w:jc w:val="both"/>
      </w:pPr>
    </w:p>
    <w:p w14:paraId="10023C47" w14:textId="2FD61FBB" w:rsidR="002E223C" w:rsidRPr="00E825BD" w:rsidRDefault="002E223C" w:rsidP="009C0173">
      <w:pPr>
        <w:jc w:val="both"/>
        <w:rPr>
          <w:b/>
          <w:bCs/>
        </w:rPr>
      </w:pPr>
      <w:r w:rsidRPr="00E825BD">
        <w:rPr>
          <w:b/>
          <w:bCs/>
        </w:rPr>
        <w:t>Risk of bias</w:t>
      </w:r>
    </w:p>
    <w:p w14:paraId="09D0B23D" w14:textId="324BA512" w:rsidR="00B2571F" w:rsidRPr="00E825BD" w:rsidRDefault="00C17F1D" w:rsidP="009C0173">
      <w:pPr>
        <w:jc w:val="both"/>
      </w:pPr>
      <w:r w:rsidRPr="00E825BD">
        <w:t xml:space="preserve">The included randomised controlled trial had </w:t>
      </w:r>
      <w:r w:rsidR="00026BF9" w:rsidRPr="00E825BD">
        <w:t xml:space="preserve">a high overall bias with </w:t>
      </w:r>
      <w:r w:rsidRPr="00E825BD">
        <w:t xml:space="preserve">a high risk of bias in </w:t>
      </w:r>
      <w:r w:rsidR="00EF5F9F" w:rsidRPr="00E825BD">
        <w:t>deviations from the intended interventions due to exclusion of participants,</w:t>
      </w:r>
      <w:r w:rsidRPr="00E825BD">
        <w:t xml:space="preserve"> some risk of bias in </w:t>
      </w:r>
      <w:r w:rsidR="00EF5F9F" w:rsidRPr="00E825BD">
        <w:t>the randomisation process</w:t>
      </w:r>
      <w:r w:rsidRPr="00E825BD">
        <w:t xml:space="preserve"> and low risk of bias in </w:t>
      </w:r>
      <w:r w:rsidR="00EF5F9F" w:rsidRPr="00E825BD">
        <w:t>other domains (Supplementary Figure 1)</w:t>
      </w:r>
      <w:r w:rsidRPr="00E825BD">
        <w:t>. This study was also underpowered and p</w:t>
      </w:r>
      <w:r w:rsidR="00CD5DB3" w:rsidRPr="00E825BD">
        <w:t xml:space="preserve">ost-hoc analysis revealed a </w:t>
      </w:r>
      <w:r w:rsidR="001349E4" w:rsidRPr="00E825BD">
        <w:t xml:space="preserve">study power of only </w:t>
      </w:r>
      <w:r w:rsidR="00CD5DB3" w:rsidRPr="00E825BD">
        <w:t>38%.</w:t>
      </w:r>
      <w:r w:rsidRPr="00E825BD">
        <w:t xml:space="preserve"> </w:t>
      </w:r>
      <w:r w:rsidR="00D4450C" w:rsidRPr="00E825BD">
        <w:t>All c</w:t>
      </w:r>
      <w:r w:rsidR="00B836C3" w:rsidRPr="00E825BD">
        <w:t>ase</w:t>
      </w:r>
      <w:r w:rsidR="00B2571F" w:rsidRPr="00E825BD">
        <w:t xml:space="preserve"> </w:t>
      </w:r>
      <w:r w:rsidR="00B836C3" w:rsidRPr="00E825BD">
        <w:t xml:space="preserve">series </w:t>
      </w:r>
      <w:r w:rsidRPr="00E825BD">
        <w:t>included in quantitative analysis</w:t>
      </w:r>
      <w:r w:rsidR="00B2571F" w:rsidRPr="00E825BD">
        <w:t xml:space="preserve"> had a high risk of bias as </w:t>
      </w:r>
      <w:r w:rsidR="00D4450C" w:rsidRPr="00E825BD">
        <w:t>they</w:t>
      </w:r>
      <w:r w:rsidR="00B2571F" w:rsidRPr="00E825BD">
        <w:t xml:space="preserve"> </w:t>
      </w:r>
      <w:r w:rsidRPr="00E825BD">
        <w:t>included historical comparator groups</w:t>
      </w:r>
      <w:r w:rsidR="00FD701B" w:rsidRPr="00E825BD">
        <w:t xml:space="preserve"> subject to selection bias</w:t>
      </w:r>
      <w:r w:rsidRPr="00E825BD">
        <w:t xml:space="preserve"> and </w:t>
      </w:r>
      <w:r w:rsidR="00960161" w:rsidRPr="00E825BD">
        <w:t>introduced a change in practice in several variables that could relate to the primary outcome</w:t>
      </w:r>
      <w:r w:rsidR="0091504D" w:rsidRPr="00E825BD">
        <w:t xml:space="preserve"> (Table </w:t>
      </w:r>
      <w:r w:rsidR="006A3FAC" w:rsidRPr="00E825BD">
        <w:t>1</w:t>
      </w:r>
      <w:r w:rsidR="0091504D" w:rsidRPr="00E825BD">
        <w:t>).</w:t>
      </w:r>
    </w:p>
    <w:p w14:paraId="61532480" w14:textId="77777777" w:rsidR="00EB03C8" w:rsidRPr="00E825BD" w:rsidRDefault="00EB03C8" w:rsidP="009C0173">
      <w:pPr>
        <w:jc w:val="both"/>
      </w:pPr>
    </w:p>
    <w:p w14:paraId="30247BAF" w14:textId="552779F1" w:rsidR="003B1ABF" w:rsidRPr="00E825BD" w:rsidRDefault="003B1ABF" w:rsidP="009C0173">
      <w:pPr>
        <w:jc w:val="both"/>
        <w:rPr>
          <w:b/>
          <w:bCs/>
        </w:rPr>
      </w:pPr>
      <w:r w:rsidRPr="00E825BD">
        <w:rPr>
          <w:b/>
          <w:bCs/>
        </w:rPr>
        <w:t>Primary outcome</w:t>
      </w:r>
      <w:r w:rsidR="00DA7E8E" w:rsidRPr="00E825BD">
        <w:rPr>
          <w:b/>
          <w:bCs/>
        </w:rPr>
        <w:t>:</w:t>
      </w:r>
      <w:r w:rsidR="00DA68A7" w:rsidRPr="00E825BD">
        <w:rPr>
          <w:b/>
          <w:bCs/>
        </w:rPr>
        <w:t xml:space="preserve"> EVDAI</w:t>
      </w:r>
    </w:p>
    <w:p w14:paraId="6EBB33A3" w14:textId="633F475B" w:rsidR="005D77D4" w:rsidRPr="00E825BD" w:rsidRDefault="005502B6" w:rsidP="009C0173">
      <w:pPr>
        <w:jc w:val="both"/>
      </w:pPr>
      <w:r w:rsidRPr="00E825BD">
        <w:t>880 patients were included</w:t>
      </w:r>
      <w:r w:rsidR="00933E0B" w:rsidRPr="00E825BD">
        <w:t xml:space="preserve"> across four studies (Table 2)</w:t>
      </w:r>
      <w:r w:rsidRPr="00E825BD">
        <w:t xml:space="preserve">. </w:t>
      </w:r>
      <w:r w:rsidR="005D77D4" w:rsidRPr="00E825BD">
        <w:t xml:space="preserve">The mean age </w:t>
      </w:r>
      <w:r w:rsidR="00C544A2" w:rsidRPr="00E825BD">
        <w:t>was 5</w:t>
      </w:r>
      <w:r w:rsidR="00D1325D" w:rsidRPr="00E825BD">
        <w:t>7.7</w:t>
      </w:r>
      <w:r w:rsidR="00C544A2" w:rsidRPr="00E825BD">
        <w:t xml:space="preserve"> years </w:t>
      </w:r>
      <w:r w:rsidR="005D77D4" w:rsidRPr="00E825BD">
        <w:t>(</w:t>
      </w:r>
      <w:r w:rsidR="00C32A5F" w:rsidRPr="00E825BD">
        <w:t>95% CI 57</w:t>
      </w:r>
      <w:r w:rsidR="00D1325D" w:rsidRPr="00E825BD">
        <w:t>.4</w:t>
      </w:r>
      <w:r w:rsidR="00C32A5F" w:rsidRPr="00E825BD">
        <w:t>-58</w:t>
      </w:r>
      <w:r w:rsidR="00D1325D" w:rsidRPr="00E825BD">
        <w:t>.0</w:t>
      </w:r>
      <w:r w:rsidR="00C32A5F" w:rsidRPr="00E825BD">
        <w:t xml:space="preserve"> years</w:t>
      </w:r>
      <w:r w:rsidR="005D77D4" w:rsidRPr="00E825BD">
        <w:t xml:space="preserve">). </w:t>
      </w:r>
      <w:r w:rsidR="00F36523" w:rsidRPr="00E825BD">
        <w:t xml:space="preserve">93% of patients in the chlorhexidine dressing group also had antibiotic impregnated catheters. </w:t>
      </w:r>
      <w:r w:rsidR="00CA03E8" w:rsidRPr="00E825BD">
        <w:t xml:space="preserve">The rate </w:t>
      </w:r>
      <w:r w:rsidR="001349E4" w:rsidRPr="00E825BD">
        <w:t xml:space="preserve">of infection </w:t>
      </w:r>
      <w:r w:rsidR="00CA03E8" w:rsidRPr="00E825BD">
        <w:t xml:space="preserve">was unknown in the control group. </w:t>
      </w:r>
      <w:r w:rsidR="00035156" w:rsidRPr="00E825BD">
        <w:t>The mean EVD duration was 9</w:t>
      </w:r>
      <w:r w:rsidR="00985552" w:rsidRPr="00E825BD">
        <w:t>.0</w:t>
      </w:r>
      <w:r w:rsidR="00035156" w:rsidRPr="00E825BD">
        <w:t xml:space="preserve"> days</w:t>
      </w:r>
      <w:r w:rsidR="00B07400" w:rsidRPr="00E825BD">
        <w:t xml:space="preserve"> (95% CI 8.9-9.1 days). </w:t>
      </w:r>
      <w:r w:rsidR="00985552" w:rsidRPr="00E825BD">
        <w:t xml:space="preserve">The chlorhexidine dressing group had a longer EVD duration (9.6 days vs. 8.7 days, t-test, t = 7.66, p &lt; 0.001). </w:t>
      </w:r>
      <w:r w:rsidR="00597BC0" w:rsidRPr="00E825BD">
        <w:t>In primary outcome analysis</w:t>
      </w:r>
      <w:r w:rsidR="00051EB0" w:rsidRPr="00E825BD">
        <w:t xml:space="preserve"> (Figure </w:t>
      </w:r>
      <w:r w:rsidR="00FE7B3F" w:rsidRPr="00E825BD">
        <w:t>2</w:t>
      </w:r>
      <w:r w:rsidR="00051EB0" w:rsidRPr="00E825BD">
        <w:t>)</w:t>
      </w:r>
      <w:r w:rsidR="00597BC0" w:rsidRPr="00E825BD">
        <w:t xml:space="preserve">, the chlorhexidine dressing </w:t>
      </w:r>
      <w:r w:rsidR="00785E47" w:rsidRPr="00E825BD">
        <w:t>group had a significantly lower incidence of EVDAI (7/411</w:t>
      </w:r>
      <w:r w:rsidR="00AE3D0D" w:rsidRPr="00E825BD">
        <w:t xml:space="preserve"> [1.7%]</w:t>
      </w:r>
      <w:r w:rsidR="00785E47" w:rsidRPr="00E825BD">
        <w:t xml:space="preserve"> vs. 37/469</w:t>
      </w:r>
      <w:r w:rsidR="00AE3D0D" w:rsidRPr="00E825BD">
        <w:t xml:space="preserve"> [7.9%]</w:t>
      </w:r>
      <w:r w:rsidR="00785E47" w:rsidRPr="00E825BD">
        <w:t>, risk difference = 0.07, 95% CI 0.00</w:t>
      </w:r>
      <w:r w:rsidR="00D07EEB" w:rsidRPr="00E825BD">
        <w:t xml:space="preserve"> – 0.13</w:t>
      </w:r>
      <w:r w:rsidR="00C73627" w:rsidRPr="00E825BD">
        <w:t>, p = 0.04</w:t>
      </w:r>
      <w:r w:rsidR="00785E47" w:rsidRPr="00E825BD">
        <w:t>)</w:t>
      </w:r>
      <w:r w:rsidR="00214330" w:rsidRPr="00E825BD">
        <w:t>.</w:t>
      </w:r>
      <w:r w:rsidR="00FB00E8" w:rsidRPr="00E825BD">
        <w:t xml:space="preserve"> </w:t>
      </w:r>
      <w:r w:rsidR="00AC4B84" w:rsidRPr="00E825BD">
        <w:t>There was significant heterogeneity in the data (I</w:t>
      </w:r>
      <w:r w:rsidR="00AC4B84" w:rsidRPr="00E825BD">
        <w:rPr>
          <w:vertAlign w:val="superscript"/>
        </w:rPr>
        <w:t>2</w:t>
      </w:r>
      <w:r w:rsidR="00AC4B84" w:rsidRPr="00E825BD">
        <w:t xml:space="preserve"> = 68%).</w:t>
      </w:r>
    </w:p>
    <w:p w14:paraId="62722871" w14:textId="3FFC171E" w:rsidR="00073669" w:rsidRPr="00E825BD" w:rsidRDefault="00073669" w:rsidP="009C0173">
      <w:pPr>
        <w:jc w:val="both"/>
      </w:pPr>
    </w:p>
    <w:p w14:paraId="6E25A2C3" w14:textId="77777777" w:rsidR="00DA68A7" w:rsidRPr="00E825BD" w:rsidRDefault="00DA68A7" w:rsidP="009C0173">
      <w:pPr>
        <w:jc w:val="both"/>
        <w:rPr>
          <w:b/>
          <w:bCs/>
        </w:rPr>
      </w:pPr>
      <w:r w:rsidRPr="00E825BD">
        <w:rPr>
          <w:b/>
          <w:bCs/>
        </w:rPr>
        <w:t xml:space="preserve">Secondary outcomes </w:t>
      </w:r>
    </w:p>
    <w:p w14:paraId="5CF941A9" w14:textId="37361D05" w:rsidR="00DA68A7" w:rsidRPr="00E825BD" w:rsidRDefault="00DA68A7" w:rsidP="009C0173">
      <w:pPr>
        <w:jc w:val="both"/>
      </w:pPr>
    </w:p>
    <w:p w14:paraId="32042C66" w14:textId="3D576874" w:rsidR="00317B7F" w:rsidRPr="00E825BD" w:rsidRDefault="00317B7F" w:rsidP="00D3722F">
      <w:pPr>
        <w:jc w:val="both"/>
      </w:pPr>
      <w:r w:rsidRPr="00E825BD">
        <w:rPr>
          <w:i/>
          <w:iCs/>
        </w:rPr>
        <w:t>Safety considerations</w:t>
      </w:r>
      <w:r w:rsidRPr="00E825BD">
        <w:t>.</w:t>
      </w:r>
      <w:r w:rsidR="00347605" w:rsidRPr="00E825BD">
        <w:t xml:space="preserve"> </w:t>
      </w:r>
      <w:r w:rsidR="00D549BF" w:rsidRPr="00E825BD">
        <w:t>The rate of adverse events with chlorhexidine dressings was 0/44 patients, as explicitly reported in only two studies</w:t>
      </w:r>
      <w:r w:rsidR="009D2014" w:rsidRPr="00E825BD">
        <w:t>.</w:t>
      </w:r>
      <w:r w:rsidR="00131D4A" w:rsidRPr="00E825BD">
        <w:fldChar w:fldCharType="begin">
          <w:fldData xml:space="preserve">PEVuZE5vdGU+PENpdGU+PEF1dGhvcj5TY2hlaXRoYXVlcjwvQXV0aG9yPjxZZWFyPjIwMTQ8L1ll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MTg2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</w:fldData>
        </w:fldChar>
      </w:r>
      <w:r w:rsidR="000E0775" w:rsidRPr="00E825BD">
        <w:instrText xml:space="preserve"> ADDIN EN.CITE </w:instrText>
      </w:r>
      <w:r w:rsidR="000E0775" w:rsidRPr="00E825BD">
        <w:fldChar w:fldCharType="begin">
          <w:fldData xml:space="preserve">PEVuZE5vdGU+PENpdGU+PEF1dGhvcj5TY2hlaXRoYXVlcjwvQXV0aG9yPjxZZWFyPjIwMTQ8L1ll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</w:fldData>
        </w:fldChar>
      </w:r>
      <w:r w:rsidR="000E0775" w:rsidRPr="00E825BD">
        <w:instrText xml:space="preserve"> ADDIN EN.CITE.DATA </w:instrText>
      </w:r>
      <w:r w:rsidR="000E0775" w:rsidRPr="00E825BD">
        <w:fldChar w:fldCharType="end"/>
      </w:r>
      <w:r w:rsidR="00131D4A" w:rsidRPr="00E825BD">
        <w:fldChar w:fldCharType="separate"/>
      </w:r>
      <w:r w:rsidR="000E0775" w:rsidRPr="00E825BD">
        <w:rPr>
          <w:noProof/>
          <w:vertAlign w:val="superscript"/>
        </w:rPr>
        <w:t>13, 20</w:t>
      </w:r>
      <w:r w:rsidR="00131D4A" w:rsidRPr="00E825BD">
        <w:fldChar w:fldCharType="end"/>
      </w:r>
      <w:r w:rsidR="007A4D95" w:rsidRPr="00E825BD">
        <w:t xml:space="preserve"> </w:t>
      </w:r>
      <w:r w:rsidR="007814B9" w:rsidRPr="00E825BD">
        <w:t xml:space="preserve">One study </w:t>
      </w:r>
      <w:r w:rsidR="00C83F39" w:rsidRPr="00E825BD">
        <w:t>measured</w:t>
      </w:r>
      <w:r w:rsidR="007814B9" w:rsidRPr="00E825BD">
        <w:t xml:space="preserve"> CSF concentrations of </w:t>
      </w:r>
      <w:r w:rsidR="00C83F39" w:rsidRPr="00E825BD">
        <w:t>chlorhexidine in 16 patients after 48 hours of a generic chlorhexidine dressing, finding CSF levels to be undetectable (&lt;0.1ug/l) in all 16 samples evaluated</w:t>
      </w:r>
      <w:r w:rsidR="009D2014" w:rsidRPr="00E825BD">
        <w:t>.</w:t>
      </w:r>
      <w:r w:rsidR="007911BC" w:rsidRPr="00E825BD">
        <w:fldChar w:fldCharType="begin">
          <w:fldData xml:space="preserve">PEVuZE5vdGU+PENpdGU+PEF1dGhvcj5TY2hlaXRoYXVlcjwvQXV0aG9yPjxZZWFyPjIwMTQ8L1ll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</w:fldData>
        </w:fldChar>
      </w:r>
      <w:r w:rsidR="000E0775" w:rsidRPr="00E825BD">
        <w:instrText xml:space="preserve"> ADDIN EN.CITE </w:instrText>
      </w:r>
      <w:r w:rsidR="000E0775" w:rsidRPr="00E825BD">
        <w:fldChar w:fldCharType="begin">
          <w:fldData xml:space="preserve">PEVuZE5vdGU+PENpdGU+PEF1dGhvcj5TY2hlaXRoYXVlcjwvQXV0aG9yPjxZZWFyPjIwMTQ8L1ll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</w:fldData>
        </w:fldChar>
      </w:r>
      <w:r w:rsidR="000E0775" w:rsidRPr="00E825BD">
        <w:instrText xml:space="preserve"> ADDIN EN.CITE.DATA </w:instrText>
      </w:r>
      <w:r w:rsidR="000E0775" w:rsidRPr="00E825BD">
        <w:fldChar w:fldCharType="end"/>
      </w:r>
      <w:r w:rsidR="007911BC" w:rsidRPr="00E825BD">
        <w:fldChar w:fldCharType="separate"/>
      </w:r>
      <w:r w:rsidR="000E0775" w:rsidRPr="00E825BD">
        <w:rPr>
          <w:noProof/>
          <w:vertAlign w:val="superscript"/>
        </w:rPr>
        <w:t>20</w:t>
      </w:r>
      <w:r w:rsidR="007911BC" w:rsidRPr="00E825BD">
        <w:fldChar w:fldCharType="end"/>
      </w:r>
    </w:p>
    <w:p w14:paraId="4BC39091" w14:textId="77777777" w:rsidR="00317B7F" w:rsidRPr="00E825BD" w:rsidRDefault="00317B7F" w:rsidP="009C0173">
      <w:pPr>
        <w:jc w:val="both"/>
      </w:pPr>
    </w:p>
    <w:p w14:paraId="53DC3F0A" w14:textId="5D6D3C73" w:rsidR="006B7E6F" w:rsidRPr="00E825BD" w:rsidRDefault="00073669" w:rsidP="008421FE">
      <w:pPr>
        <w:jc w:val="both"/>
      </w:pPr>
      <w:r w:rsidRPr="00E825BD">
        <w:rPr>
          <w:i/>
          <w:iCs/>
        </w:rPr>
        <w:t>Microbiological outcomes</w:t>
      </w:r>
      <w:r w:rsidR="00B61FE2" w:rsidRPr="00E825BD">
        <w:t>.</w:t>
      </w:r>
      <w:r w:rsidR="008D2271" w:rsidRPr="00E825BD">
        <w:t xml:space="preserve"> Colonisation </w:t>
      </w:r>
      <w:r w:rsidR="00353E31" w:rsidRPr="00E825BD">
        <w:t>of the ventricular catheter was evaluated in one study and found to be significantly lower in patients randomised to chlorhexidine dressings</w:t>
      </w:r>
      <w:r w:rsidR="009A0FD8" w:rsidRPr="00E825BD">
        <w:t xml:space="preserve"> </w:t>
      </w:r>
      <w:r w:rsidR="00CA03E8" w:rsidRPr="00E825BD">
        <w:t>(</w:t>
      </w:r>
      <w:r w:rsidR="000A3672" w:rsidRPr="00E825BD">
        <w:t>5/21, [</w:t>
      </w:r>
      <w:r w:rsidR="00CA03E8" w:rsidRPr="00E825BD">
        <w:t>24%</w:t>
      </w:r>
      <w:r w:rsidR="000A3672" w:rsidRPr="00E825BD">
        <w:t>]</w:t>
      </w:r>
      <w:r w:rsidR="00CA03E8" w:rsidRPr="00E825BD">
        <w:t xml:space="preserve"> vs. </w:t>
      </w:r>
      <w:r w:rsidR="000A3672" w:rsidRPr="00E825BD">
        <w:t>9/20 [</w:t>
      </w:r>
      <w:r w:rsidR="00CA03E8" w:rsidRPr="00E825BD">
        <w:t>45%</w:t>
      </w:r>
      <w:r w:rsidR="000A3672" w:rsidRPr="00E825BD">
        <w:t>]</w:t>
      </w:r>
      <w:r w:rsidR="00CA03E8" w:rsidRPr="00E825BD">
        <w:t>)</w:t>
      </w:r>
      <w:r w:rsidR="009D2014" w:rsidRPr="00E825BD">
        <w:t>.</w:t>
      </w:r>
      <w:r w:rsidR="009A0FD8" w:rsidRPr="00E825BD">
        <w:fldChar w:fldCharType="begin">
          <w:fldData xml:space="preserve">PEVuZE5vdGU+PENpdGU+PEF1dGhvcj5Sb2V0aGxpc2JlcmdlcjwvQXV0aG9yPjxZZWFyPjIwMTg8
L1llYXI+PFJlY051bT40MTA2PC9SZWNOdW0+PERpc3BsYXlUZXh0PjxzdHlsZSBmYWNlPSJzdXBl
cnNjcmlwdCI+MTM8L3N0eWxlPjwvRGlzcGxheVRleHQ+PHJlY29yZD48cmVjLW51bWJlcj40MTA2
PC9yZWMtbnVtYmVyPjxmb3JlaWduLWtleXM+PGtleSBhcHA9IkVOIiBkYi1pZD0ieDl2eDIydnZl
MDJkOTZlNTIwdXByNXR2dzIwdGFyemRzZXN0IiB0aW1lc3RhbXA9IjE2MTI2NDMzMDUiPjQxMDY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instrText xml:space="preserve"> ADDIN EN.CITE </w:instrText>
      </w:r>
      <w:r w:rsidR="00DA2C39" w:rsidRPr="00E825BD">
        <w:fldChar w:fldCharType="begin">
          <w:fldData xml:space="preserve">PEVuZE5vdGU+PENpdGU+PEF1dGhvcj5Sb2V0aGxpc2JlcmdlcjwvQXV0aG9yPjxZZWFyPjIwMTg8
L1llYXI+PFJlY051bT40MTA2PC9SZWNOdW0+PERpc3BsYXlUZXh0PjxzdHlsZSBmYWNlPSJzdXBl
cnNjcmlwdCI+MTM8L3N0eWxlPjwvRGlzcGxheVRleHQ+PHJlY29yZD48cmVjLW51bWJlcj40MTA2
PC9yZWMtbnVtYmVyPjxmb3JlaWduLWtleXM+PGtleSBhcHA9IkVOIiBkYi1pZD0ieDl2eDIydnZl
MDJkOTZlNTIwdXByNXR2dzIwdGFyemRzZXN0IiB0aW1lc3RhbXA9IjE2MTI2NDMzMDUiPjQxMDY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instrText xml:space="preserve"> ADDIN EN.CITE.DATA </w:instrText>
      </w:r>
      <w:r w:rsidR="00DA2C39" w:rsidRPr="00E825BD">
        <w:fldChar w:fldCharType="end"/>
      </w:r>
      <w:r w:rsidR="009A0FD8" w:rsidRPr="00E825BD">
        <w:fldChar w:fldCharType="separate"/>
      </w:r>
      <w:r w:rsidR="00DA2C39" w:rsidRPr="00E825BD">
        <w:rPr>
          <w:noProof/>
          <w:vertAlign w:val="superscript"/>
        </w:rPr>
        <w:t>13</w:t>
      </w:r>
      <w:r w:rsidR="009A0FD8" w:rsidRPr="00E825BD">
        <w:fldChar w:fldCharType="end"/>
      </w:r>
      <w:r w:rsidR="006B7E6F" w:rsidRPr="00E825BD">
        <w:t xml:space="preserve"> CSF culture results were reported in 3 studies</w:t>
      </w:r>
      <w:r w:rsidR="009D2014" w:rsidRPr="00E825BD">
        <w:t>.</w:t>
      </w:r>
      <w:r w:rsidR="001C27EE" w:rsidRPr="00E825BD">
        <w:fldChar w:fldCharType="begin">
          <w:fldData xml:space="preserve">PEVuZE5vdGU+PENpdGU+PEF1dGhvcj5GbGludDwvQXV0aG9yPjxZZWFyPjIwMTM8L1llYXI+PFJl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</w:fldData>
        </w:fldChar>
      </w:r>
      <w:r w:rsidR="000E0775" w:rsidRPr="00E825BD">
        <w:instrText xml:space="preserve"> ADDIN EN.CITE </w:instrText>
      </w:r>
      <w:r w:rsidR="000E0775" w:rsidRPr="00E825BD">
        <w:fldChar w:fldCharType="begin">
          <w:fldData xml:space="preserve">PEVuZE5vdGU+PENpdGU+PEF1dGhvcj5GbGludDwvQXV0aG9yPjxZZWFyPjIwMTM8L1llYXI+PFJl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</w:fldData>
        </w:fldChar>
      </w:r>
      <w:r w:rsidR="000E0775" w:rsidRPr="00E825BD">
        <w:instrText xml:space="preserve"> ADDIN EN.CITE.DATA </w:instrText>
      </w:r>
      <w:r w:rsidR="000E0775" w:rsidRPr="00E825BD">
        <w:fldChar w:fldCharType="end"/>
      </w:r>
      <w:r w:rsidR="001C27EE" w:rsidRPr="00E825BD">
        <w:fldChar w:fldCharType="separate"/>
      </w:r>
      <w:r w:rsidR="000E0775" w:rsidRPr="00E825BD">
        <w:rPr>
          <w:noProof/>
          <w:vertAlign w:val="superscript"/>
        </w:rPr>
        <w:t>13, 19, 21</w:t>
      </w:r>
      <w:r w:rsidR="001C27EE" w:rsidRPr="00E825BD">
        <w:fldChar w:fldCharType="end"/>
      </w:r>
      <w:r w:rsidR="006B7E6F" w:rsidRPr="00E825BD">
        <w:t xml:space="preserve"> </w:t>
      </w:r>
      <w:r w:rsidR="00125A66" w:rsidRPr="00E825BD">
        <w:t xml:space="preserve">Skin commensals were cultured from the CSF </w:t>
      </w:r>
      <w:r w:rsidR="003F65EA" w:rsidRPr="00E825BD">
        <w:t xml:space="preserve">from only one patient in the chlorhexidine dressing group versus 10 times from 9 patients in the non-chlorhexidine dressing group. </w:t>
      </w:r>
      <w:r w:rsidR="00D34F98" w:rsidRPr="00E825BD">
        <w:t xml:space="preserve">Non skin commensals were cultured </w:t>
      </w:r>
      <w:r w:rsidR="001A5B4D" w:rsidRPr="00E825BD">
        <w:t xml:space="preserve">from the CSF from only one patient </w:t>
      </w:r>
      <w:r w:rsidR="008421FE" w:rsidRPr="00E825BD">
        <w:t xml:space="preserve">in the </w:t>
      </w:r>
      <w:r w:rsidR="00D34F98" w:rsidRPr="00E825BD">
        <w:t xml:space="preserve">chlorhexidine dressing </w:t>
      </w:r>
      <w:r w:rsidR="008421FE" w:rsidRPr="00E825BD">
        <w:t xml:space="preserve">group </w:t>
      </w:r>
      <w:r w:rsidR="00D34F98" w:rsidRPr="00E825BD">
        <w:t>(Streptococcus Pneumonia)</w:t>
      </w:r>
      <w:r w:rsidR="008421FE" w:rsidRPr="00E825BD">
        <w:t xml:space="preserve">. These were more frequent in </w:t>
      </w:r>
      <w:r w:rsidR="00D34F98" w:rsidRPr="00E825BD">
        <w:t>patients without a chlorhexidine dressing</w:t>
      </w:r>
      <w:r w:rsidR="008421FE" w:rsidRPr="00E825BD">
        <w:t xml:space="preserve"> including </w:t>
      </w:r>
      <w:r w:rsidR="00D34F98" w:rsidRPr="00E825BD">
        <w:t xml:space="preserve">Stenotrophomonas </w:t>
      </w:r>
      <w:proofErr w:type="spellStart"/>
      <w:r w:rsidR="00D34F98" w:rsidRPr="00E825BD">
        <w:t>maltophilia</w:t>
      </w:r>
      <w:proofErr w:type="spellEnd"/>
      <w:r w:rsidR="00D34F98" w:rsidRPr="00E825BD">
        <w:t xml:space="preserve"> (n = 1), Enterococcus (n = 2), Candida species (n = 1),</w:t>
      </w:r>
      <w:r w:rsidR="000B6C0E" w:rsidRPr="00E825BD">
        <w:t xml:space="preserve"> </w:t>
      </w:r>
      <w:proofErr w:type="spellStart"/>
      <w:r w:rsidR="00D34F98" w:rsidRPr="00E825BD">
        <w:t>Exophiala</w:t>
      </w:r>
      <w:proofErr w:type="spellEnd"/>
      <w:r w:rsidR="00D34F98" w:rsidRPr="00E825BD">
        <w:t xml:space="preserve"> </w:t>
      </w:r>
      <w:proofErr w:type="spellStart"/>
      <w:r w:rsidR="00D34F98" w:rsidRPr="00E825BD">
        <w:t>spinifera</w:t>
      </w:r>
      <w:proofErr w:type="spellEnd"/>
      <w:r w:rsidR="00D34F98" w:rsidRPr="00E825BD">
        <w:t xml:space="preserve"> (n = 1)</w:t>
      </w:r>
      <w:r w:rsidR="00004F1A" w:rsidRPr="00E825BD">
        <w:t xml:space="preserve"> and</w:t>
      </w:r>
      <w:r w:rsidR="00D34F98" w:rsidRPr="00E825BD">
        <w:t xml:space="preserve"> Klebsiella (n =</w:t>
      </w:r>
      <w:r w:rsidR="001406FD" w:rsidRPr="00E825BD">
        <w:t xml:space="preserve"> </w:t>
      </w:r>
      <w:r w:rsidR="00D34F98" w:rsidRPr="00E825BD">
        <w:t>1)</w:t>
      </w:r>
      <w:r w:rsidR="00004F1A" w:rsidRPr="00E825BD">
        <w:t xml:space="preserve">. </w:t>
      </w:r>
      <w:r w:rsidR="00321094" w:rsidRPr="00E825BD">
        <w:t>Microbiological culture results were reported too infrequently to allow a meaningful statistical comparison.</w:t>
      </w:r>
    </w:p>
    <w:p w14:paraId="0896DFFE" w14:textId="77777777" w:rsidR="00B61FE2" w:rsidRPr="00E825BD" w:rsidRDefault="00B61FE2" w:rsidP="009C0173">
      <w:pPr>
        <w:jc w:val="both"/>
      </w:pPr>
    </w:p>
    <w:p w14:paraId="7CE72938" w14:textId="7025A6C8" w:rsidR="00073669" w:rsidRPr="00E825BD" w:rsidRDefault="00073669" w:rsidP="009C0173">
      <w:pPr>
        <w:jc w:val="both"/>
      </w:pPr>
      <w:r w:rsidRPr="00E825BD">
        <w:rPr>
          <w:i/>
          <w:iCs/>
        </w:rPr>
        <w:lastRenderedPageBreak/>
        <w:t>Shunt dependency</w:t>
      </w:r>
      <w:r w:rsidR="00B61FE2" w:rsidRPr="00E825BD">
        <w:t>.</w:t>
      </w:r>
      <w:r w:rsidR="00CA109A" w:rsidRPr="00E825BD">
        <w:t xml:space="preserve"> </w:t>
      </w:r>
      <w:r w:rsidR="006860E8" w:rsidRPr="00E825BD">
        <w:t>Shunt dependency was described in two studies</w:t>
      </w:r>
      <w:r w:rsidR="009D2014" w:rsidRPr="00E825BD">
        <w:t>.</w:t>
      </w:r>
      <w:r w:rsidR="009A0FD8" w:rsidRPr="00E825BD">
        <w:fldChar w:fldCharType="begin">
          <w:fldData xml:space="preserve">PEVuZE5vdGU+PENpdGU+PEF1dGhvcj5EYXJyb3c8L0F1dGhvcj48WWVhcj4yMDE4PC9ZZWFyPjxS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</w:fldData>
        </w:fldChar>
      </w:r>
      <w:r w:rsidR="000E0775" w:rsidRPr="00E825BD">
        <w:instrText xml:space="preserve"> ADDIN EN.CITE </w:instrText>
      </w:r>
      <w:r w:rsidR="000E0775" w:rsidRPr="00E825BD">
        <w:fldChar w:fldCharType="begin">
          <w:fldData xml:space="preserve">PEVuZE5vdGU+PENpdGU+PEF1dGhvcj5EYXJyb3c8L0F1dGhvcj48WWVhcj4yMDE4PC9ZZWFyPjxS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</w:fldData>
        </w:fldChar>
      </w:r>
      <w:r w:rsidR="000E0775" w:rsidRPr="00E825BD">
        <w:instrText xml:space="preserve"> ADDIN EN.CITE.DATA </w:instrText>
      </w:r>
      <w:r w:rsidR="000E0775" w:rsidRPr="00E825BD">
        <w:fldChar w:fldCharType="end"/>
      </w:r>
      <w:r w:rsidR="009A0FD8" w:rsidRPr="00E825BD">
        <w:fldChar w:fldCharType="separate"/>
      </w:r>
      <w:r w:rsidR="000E0775" w:rsidRPr="00E825BD">
        <w:rPr>
          <w:noProof/>
          <w:vertAlign w:val="superscript"/>
        </w:rPr>
        <w:t>13, 19</w:t>
      </w:r>
      <w:r w:rsidR="009A0FD8" w:rsidRPr="00E825BD">
        <w:fldChar w:fldCharType="end"/>
      </w:r>
      <w:r w:rsidR="003B584F" w:rsidRPr="00E825BD">
        <w:t xml:space="preserve"> The overall risk of shunt dependency was not statistically different between the chlorhexidine dressing group (21/84, 25%) and non-chlorhexidine dressing group (51/245, 21%; Fisher’s Exact, p = 0.45). </w:t>
      </w:r>
    </w:p>
    <w:p w14:paraId="4C347EBB" w14:textId="07EA6B10" w:rsidR="00317B7F" w:rsidRPr="00E825BD" w:rsidRDefault="00317B7F" w:rsidP="009C0173">
      <w:pPr>
        <w:jc w:val="both"/>
      </w:pPr>
    </w:p>
    <w:p w14:paraId="497859F7" w14:textId="0630AB05" w:rsidR="007C11FB" w:rsidRPr="00E825BD" w:rsidRDefault="007C11FB" w:rsidP="009C0173">
      <w:pPr>
        <w:jc w:val="both"/>
        <w:rPr>
          <w:b/>
          <w:bCs/>
          <w:sz w:val="32"/>
          <w:szCs w:val="32"/>
        </w:rPr>
      </w:pPr>
      <w:r w:rsidRPr="00E825BD">
        <w:rPr>
          <w:b/>
          <w:bCs/>
          <w:sz w:val="32"/>
          <w:szCs w:val="32"/>
        </w:rPr>
        <w:t>Discussion</w:t>
      </w:r>
    </w:p>
    <w:p w14:paraId="1441FBE5" w14:textId="77777777" w:rsidR="003C3674" w:rsidRPr="00E825BD" w:rsidRDefault="003C3674" w:rsidP="009C0173">
      <w:pPr>
        <w:jc w:val="both"/>
        <w:rPr>
          <w:b/>
          <w:bCs/>
          <w:sz w:val="32"/>
          <w:szCs w:val="32"/>
        </w:rPr>
      </w:pPr>
    </w:p>
    <w:p w14:paraId="1C36996B" w14:textId="131A0D47" w:rsidR="006E113E" w:rsidRPr="00E825BD" w:rsidRDefault="000D0B83" w:rsidP="009C0173">
      <w:pPr>
        <w:jc w:val="both"/>
        <w:rPr>
          <w:bCs/>
        </w:rPr>
      </w:pPr>
      <w:r w:rsidRPr="00E825BD">
        <w:rPr>
          <w:bCs/>
        </w:rPr>
        <w:t xml:space="preserve">The data from this </w:t>
      </w:r>
      <w:r w:rsidR="001F09D7" w:rsidRPr="00E825BD">
        <w:rPr>
          <w:bCs/>
        </w:rPr>
        <w:t xml:space="preserve">systematic </w:t>
      </w:r>
      <w:r w:rsidRPr="00E825BD">
        <w:rPr>
          <w:bCs/>
        </w:rPr>
        <w:t xml:space="preserve">review </w:t>
      </w:r>
      <w:r w:rsidR="001F09D7" w:rsidRPr="00E825BD">
        <w:rPr>
          <w:bCs/>
        </w:rPr>
        <w:t xml:space="preserve">and meta-analysis </w:t>
      </w:r>
      <w:r w:rsidRPr="00E825BD">
        <w:rPr>
          <w:bCs/>
        </w:rPr>
        <w:t>shows</w:t>
      </w:r>
      <w:r w:rsidR="003C3674" w:rsidRPr="00E825BD">
        <w:rPr>
          <w:bCs/>
        </w:rPr>
        <w:t xml:space="preserve"> that</w:t>
      </w:r>
      <w:r w:rsidR="001443EF" w:rsidRPr="00E825BD">
        <w:rPr>
          <w:bCs/>
        </w:rPr>
        <w:t xml:space="preserve"> there is currently limited quality evidence evaluating the efficacy of chlorhexidine dressings in the context of EVDAI. </w:t>
      </w:r>
      <w:r w:rsidR="007B2CBE" w:rsidRPr="00E825BD">
        <w:rPr>
          <w:bCs/>
        </w:rPr>
        <w:t>I</w:t>
      </w:r>
      <w:r w:rsidR="001443EF" w:rsidRPr="00E825BD">
        <w:rPr>
          <w:bCs/>
        </w:rPr>
        <w:t xml:space="preserve">t </w:t>
      </w:r>
      <w:r w:rsidR="00802A41" w:rsidRPr="00E825BD">
        <w:rPr>
          <w:bCs/>
        </w:rPr>
        <w:t xml:space="preserve">is </w:t>
      </w:r>
      <w:r w:rsidR="001443EF" w:rsidRPr="00E825BD">
        <w:rPr>
          <w:bCs/>
        </w:rPr>
        <w:t>possible that chlorhexidine dressings could reduce the risk of EVDAI</w:t>
      </w:r>
      <w:r w:rsidR="00802A41" w:rsidRPr="00E825BD">
        <w:rPr>
          <w:bCs/>
        </w:rPr>
        <w:t xml:space="preserve">, </w:t>
      </w:r>
      <w:r w:rsidR="007B2CBE" w:rsidRPr="00E825BD">
        <w:rPr>
          <w:bCs/>
        </w:rPr>
        <w:t xml:space="preserve">but </w:t>
      </w:r>
      <w:r w:rsidR="006E113E" w:rsidRPr="00E825BD">
        <w:rPr>
          <w:bCs/>
        </w:rPr>
        <w:t xml:space="preserve">the literature is not compelling. </w:t>
      </w:r>
    </w:p>
    <w:p w14:paraId="34811A6D" w14:textId="4E7986AD" w:rsidR="000D0B83" w:rsidRPr="00E825BD" w:rsidRDefault="000D0B83" w:rsidP="009C0173">
      <w:pPr>
        <w:jc w:val="both"/>
        <w:rPr>
          <w:bCs/>
        </w:rPr>
      </w:pPr>
    </w:p>
    <w:p w14:paraId="37EB06C0" w14:textId="06E73972" w:rsidR="000D0B83" w:rsidRPr="00E825BD" w:rsidRDefault="00A522B6" w:rsidP="00554AB6">
      <w:pPr>
        <w:jc w:val="both"/>
      </w:pPr>
      <w:r w:rsidRPr="00E825BD">
        <w:t>Our primary outcome analysis revealed that</w:t>
      </w:r>
      <w:r w:rsidRPr="00E825BD">
        <w:rPr>
          <w:bCs/>
        </w:rPr>
        <w:t xml:space="preserve"> the chlorhexidine dressing group had a significantly lower rate of EVDAI. However, chlorhexidine dressings were used alongside EVD care bundles in 3 out of the 4 studies included in this analysis, which included interventions that could have influenced the rate of EVDAI.</w:t>
      </w:r>
      <w:r w:rsidR="000043D3" w:rsidRPr="00E825BD">
        <w:rPr>
          <w:bCs/>
        </w:rPr>
        <w:t xml:space="preserve"> The efficacy of bundles containing chlorhexidine dressings could suggest a synergy when these dressings are used alongside interventions </w:t>
      </w:r>
      <w:r w:rsidR="000043D3" w:rsidRPr="00E825BD">
        <w:t>such as silver and antibiotic impregnated catheters.</w:t>
      </w:r>
      <w:r w:rsidR="00662C15" w:rsidRPr="00E825BD">
        <w:t xml:space="preserve"> </w:t>
      </w:r>
      <w:r w:rsidR="000043D3" w:rsidRPr="00E825BD">
        <w:t>There is evidence that such bundles of care can reduce perioperative infection risk in general.</w:t>
      </w:r>
      <w:r w:rsidR="000043D3" w:rsidRPr="00E825BD">
        <w:fldChar w:fldCharType="begin">
          <w:fldData xml:space="preserve">PEVuZE5vdGU+PENpdGU+PEF1dGhvcj5EYXZpZXM8L0F1dGhvcj48WWVhcj4yMDE2PC9ZZWFyPjxS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</w:fldData>
        </w:fldChar>
      </w:r>
      <w:r w:rsidR="000043D3" w:rsidRPr="00E825BD">
        <w:instrText xml:space="preserve"> ADDIN EN.CITE </w:instrText>
      </w:r>
      <w:r w:rsidR="000043D3" w:rsidRPr="00E825BD">
        <w:fldChar w:fldCharType="begin">
          <w:fldData xml:space="preserve">PEVuZE5vdGU+PENpdGU+PEF1dGhvcj5EYXZpZXM8L0F1dGhvcj48WWVhcj4yMDE2PC9ZZWFyPjxS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</w:fldData>
        </w:fldChar>
      </w:r>
      <w:r w:rsidR="000043D3" w:rsidRPr="00E825BD">
        <w:instrText xml:space="preserve"> ADDIN EN.CITE.DATA </w:instrText>
      </w:r>
      <w:r w:rsidR="000043D3" w:rsidRPr="00E825BD">
        <w:fldChar w:fldCharType="end"/>
      </w:r>
      <w:r w:rsidR="000043D3" w:rsidRPr="00E825BD">
        <w:fldChar w:fldCharType="separate"/>
      </w:r>
      <w:r w:rsidR="000043D3" w:rsidRPr="00E825BD">
        <w:rPr>
          <w:noProof/>
          <w:vertAlign w:val="superscript"/>
        </w:rPr>
        <w:t>22</w:t>
      </w:r>
      <w:r w:rsidR="000043D3" w:rsidRPr="00E825BD">
        <w:fldChar w:fldCharType="end"/>
      </w:r>
      <w:r w:rsidR="000043D3" w:rsidRPr="00E825BD">
        <w:t xml:space="preserve"> </w:t>
      </w:r>
      <w:r w:rsidR="00070949" w:rsidRPr="00E825BD">
        <w:rPr>
          <w:bCs/>
        </w:rPr>
        <w:t>Elsewhere in the body,</w:t>
      </w:r>
      <w:r w:rsidR="003C082A" w:rsidRPr="00E825BD">
        <w:rPr>
          <w:bCs/>
        </w:rPr>
        <w:t xml:space="preserve"> </w:t>
      </w:r>
      <w:r w:rsidR="00070949" w:rsidRPr="00E825BD">
        <w:rPr>
          <w:bCs/>
        </w:rPr>
        <w:t>there</w:t>
      </w:r>
      <w:r w:rsidR="00457E89" w:rsidRPr="00E825BD">
        <w:rPr>
          <w:bCs/>
        </w:rPr>
        <w:t xml:space="preserve"> is</w:t>
      </w:r>
      <w:r w:rsidR="00070949" w:rsidRPr="00E825BD">
        <w:rPr>
          <w:bCs/>
        </w:rPr>
        <w:t xml:space="preserve"> robust </w:t>
      </w:r>
      <w:r w:rsidR="000043D3" w:rsidRPr="00E825BD">
        <w:rPr>
          <w:bCs/>
        </w:rPr>
        <w:t xml:space="preserve">class 1 </w:t>
      </w:r>
      <w:r w:rsidR="00070949" w:rsidRPr="00E825BD">
        <w:rPr>
          <w:bCs/>
        </w:rPr>
        <w:t>evidence to support the use of chlorhexidine dressings</w:t>
      </w:r>
      <w:r w:rsidR="000043D3" w:rsidRPr="00E825BD">
        <w:rPr>
          <w:bCs/>
        </w:rPr>
        <w:t>, such as for central venous catheters</w:t>
      </w:r>
      <w:r w:rsidR="009D2014" w:rsidRPr="00E825BD">
        <w:t>.</w:t>
      </w:r>
      <w:r w:rsidR="000D0B83" w:rsidRPr="00E825BD">
        <w:fldChar w:fldCharType="begin">
          <w:fldData xml:space="preserve">PEVuZE5vdGU+PENpdGU+PEF1dGhvcj5TYWZkYXI8L0F1dGhvcj48WWVhcj4yMDE0PC9ZZWFyPjxS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</w:fldData>
        </w:fldChar>
      </w:r>
      <w:r w:rsidR="00691990" w:rsidRPr="00E825BD">
        <w:instrText xml:space="preserve"> ADDIN EN.CITE </w:instrText>
      </w:r>
      <w:r w:rsidR="00691990" w:rsidRPr="00E825BD">
        <w:fldChar w:fldCharType="begin">
          <w:fldData xml:space="preserve">PEVuZE5vdGU+PENpdGU+PEF1dGhvcj5TYWZkYXI8L0F1dGhvcj48WWVhcj4yMDE0PC9ZZWFyPjxS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</w:fldData>
        </w:fldChar>
      </w:r>
      <w:r w:rsidR="00691990" w:rsidRPr="00E825BD">
        <w:instrText xml:space="preserve"> ADDIN EN.CITE.DATA </w:instrText>
      </w:r>
      <w:r w:rsidR="00691990" w:rsidRPr="00E825BD">
        <w:fldChar w:fldCharType="end"/>
      </w:r>
      <w:r w:rsidR="000D0B83" w:rsidRPr="00E825BD">
        <w:fldChar w:fldCharType="separate"/>
      </w:r>
      <w:r w:rsidR="00691990" w:rsidRPr="00E825BD">
        <w:rPr>
          <w:noProof/>
          <w:vertAlign w:val="superscript"/>
        </w:rPr>
        <w:t>23</w:t>
      </w:r>
      <w:r w:rsidR="000D0B83" w:rsidRPr="00E825BD">
        <w:fldChar w:fldCharType="end"/>
      </w:r>
      <w:r w:rsidR="00DA2C39" w:rsidRPr="00E825BD">
        <w:t xml:space="preserve"> </w:t>
      </w:r>
      <w:r w:rsidR="00662C15" w:rsidRPr="00E825BD">
        <w:t>In the central nervous system,</w:t>
      </w:r>
      <w:r w:rsidR="0051787D" w:rsidRPr="00E825BD">
        <w:t xml:space="preserve"> </w:t>
      </w:r>
      <w:r w:rsidR="00DD1753" w:rsidRPr="00E825BD">
        <w:t>experience is limited, though they have also been used for epidural catheters</w:t>
      </w:r>
      <w:r w:rsidR="00662C15" w:rsidRPr="00E825BD">
        <w:t xml:space="preserve">. </w:t>
      </w:r>
      <w:r w:rsidR="000D0B83" w:rsidRPr="00E825BD">
        <w:t xml:space="preserve">Mann </w:t>
      </w:r>
      <w:r w:rsidR="000D0B83" w:rsidRPr="00E825BD">
        <w:rPr>
          <w:i/>
          <w:iCs/>
        </w:rPr>
        <w:t>et al</w:t>
      </w:r>
      <w:r w:rsidR="000D0B83" w:rsidRPr="00E825BD">
        <w:t xml:space="preserve">. inserted epidural catheters in 55 patients that were randomised to either a standard dressing or </w:t>
      </w:r>
      <w:proofErr w:type="spellStart"/>
      <w:r w:rsidR="000D0B83" w:rsidRPr="00E825BD">
        <w:t>Biopatch</w:t>
      </w:r>
      <w:proofErr w:type="spellEnd"/>
      <w:r w:rsidR="00E02A5A" w:rsidRPr="00E825BD">
        <w:t>®</w:t>
      </w:r>
      <w:r w:rsidR="000D0B83" w:rsidRPr="00E825BD">
        <w:t xml:space="preserve">. They reported the only 2 cases of infection in patients in whom standard dressings was used, </w:t>
      </w:r>
      <w:r w:rsidR="00554AB6" w:rsidRPr="00E825BD">
        <w:t xml:space="preserve">suggesting that chlorhexidine dressings </w:t>
      </w:r>
      <w:r w:rsidR="000D49CF" w:rsidRPr="00E825BD">
        <w:t>may</w:t>
      </w:r>
      <w:r w:rsidR="00554AB6" w:rsidRPr="00E825BD">
        <w:t xml:space="preserve"> have efficacy in that context.</w:t>
      </w:r>
      <w:r w:rsidR="000D0B83" w:rsidRPr="00E825BD">
        <w:fldChar w:fldCharType="begin">
          <w:fldData xml:space="preserve">PEVuZE5vdGU+PENpdGU+PEF1dGhvcj5NYW5uPC9BdXRob3I+PFllYXI+MjAwMTwvWWVhcj48UmVj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</w:fldData>
        </w:fldChar>
      </w:r>
      <w:r w:rsidR="00691990" w:rsidRPr="00E825BD">
        <w:instrText xml:space="preserve"> ADDIN EN.CITE </w:instrText>
      </w:r>
      <w:r w:rsidR="00691990" w:rsidRPr="00E825BD">
        <w:fldChar w:fldCharType="begin">
          <w:fldData xml:space="preserve">PEVuZE5vdGU+PENpdGU+PEF1dGhvcj5NYW5uPC9BdXRob3I+PFllYXI+MjAwMTwvWWVhcj48UmVj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</w:fldData>
        </w:fldChar>
      </w:r>
      <w:r w:rsidR="00691990" w:rsidRPr="00E825BD">
        <w:instrText xml:space="preserve"> ADDIN EN.CITE.DATA </w:instrText>
      </w:r>
      <w:r w:rsidR="00691990" w:rsidRPr="00E825BD">
        <w:fldChar w:fldCharType="end"/>
      </w:r>
      <w:r w:rsidR="000D0B83" w:rsidRPr="00E825BD">
        <w:fldChar w:fldCharType="separate"/>
      </w:r>
      <w:r w:rsidR="00691990" w:rsidRPr="00E825BD">
        <w:rPr>
          <w:noProof/>
          <w:vertAlign w:val="superscript"/>
        </w:rPr>
        <w:t>24</w:t>
      </w:r>
      <w:r w:rsidR="000D0B83" w:rsidRPr="00E825BD">
        <w:fldChar w:fldCharType="end"/>
      </w:r>
      <w:r w:rsidR="000D0B83" w:rsidRPr="00E825BD">
        <w:t xml:space="preserve"> </w:t>
      </w:r>
    </w:p>
    <w:p w14:paraId="4E6EC4D2" w14:textId="15C52C4B" w:rsidR="000D0B83" w:rsidRPr="00E825BD" w:rsidRDefault="000D0B83" w:rsidP="000D0B83">
      <w:pPr>
        <w:jc w:val="both"/>
      </w:pPr>
    </w:p>
    <w:p w14:paraId="0A819AA9" w14:textId="45468D93" w:rsidR="000D0B83" w:rsidRPr="00E825BD" w:rsidRDefault="00AC404A" w:rsidP="000D0B83">
      <w:pPr>
        <w:jc w:val="both"/>
      </w:pPr>
      <w:r w:rsidRPr="00E825BD">
        <w:t xml:space="preserve">There were few studies that </w:t>
      </w:r>
      <w:r w:rsidR="0050087A" w:rsidRPr="00E825BD">
        <w:t>explicitly reported adverse event data with chlorhexidine dressings</w:t>
      </w:r>
      <w:r w:rsidR="007A798F" w:rsidRPr="00E825BD">
        <w:t xml:space="preserve">, though none were experienced in a relatively small sample size. </w:t>
      </w:r>
      <w:r w:rsidR="009225F5" w:rsidRPr="00E825BD">
        <w:t xml:space="preserve">Chlorhexidine dressings appeared safe from the </w:t>
      </w:r>
      <w:r w:rsidR="000D0B83" w:rsidRPr="00E825BD">
        <w:t>perspective of negligible chlorhexidine levels in the CSF</w:t>
      </w:r>
      <w:r w:rsidR="009D2014" w:rsidRPr="00E825BD">
        <w:t>.</w:t>
      </w:r>
      <w:r w:rsidR="000D0B83" w:rsidRPr="00E825BD">
        <w:fldChar w:fldCharType="begin">
          <w:fldData xml:space="preserve">PEVuZE5vdGU+PENpdGU+PEF1dGhvcj5TY2hlaXRoYXVlcjwvQXV0aG9yPjxZZWFyPjIwMTQ8L1ll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</w:fldData>
        </w:fldChar>
      </w:r>
      <w:r w:rsidR="000E0775" w:rsidRPr="00E825BD">
        <w:instrText xml:space="preserve"> ADDIN EN.CITE </w:instrText>
      </w:r>
      <w:r w:rsidR="000E0775" w:rsidRPr="00E825BD">
        <w:fldChar w:fldCharType="begin">
          <w:fldData xml:space="preserve">PEVuZE5vdGU+PENpdGU+PEF1dGhvcj5TY2hlaXRoYXVlcjwvQXV0aG9yPjxZZWFyPjIwMTQ8L1ll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</w:fldData>
        </w:fldChar>
      </w:r>
      <w:r w:rsidR="000E0775" w:rsidRPr="00E825BD">
        <w:instrText xml:space="preserve"> ADDIN EN.CITE.DATA </w:instrText>
      </w:r>
      <w:r w:rsidR="000E0775" w:rsidRPr="00E825BD">
        <w:fldChar w:fldCharType="end"/>
      </w:r>
      <w:r w:rsidR="000D0B83" w:rsidRPr="00E825BD">
        <w:fldChar w:fldCharType="separate"/>
      </w:r>
      <w:r w:rsidR="000E0775" w:rsidRPr="00E825BD">
        <w:rPr>
          <w:noProof/>
          <w:vertAlign w:val="superscript"/>
        </w:rPr>
        <w:t>20</w:t>
      </w:r>
      <w:r w:rsidR="000D0B83" w:rsidRPr="00E825BD">
        <w:fldChar w:fldCharType="end"/>
      </w:r>
      <w:r w:rsidR="000D0B83" w:rsidRPr="00E825BD">
        <w:t xml:space="preserve"> Overall, the risk of contact dermatitis with chlorhexidine dressings is low and reported to be 8 per 1000 in large prospective trials, which is marginally higher than standard dressings for which it is 2 per 1000</w:t>
      </w:r>
      <w:r w:rsidR="009D2014" w:rsidRPr="00E825BD">
        <w:t>.</w:t>
      </w:r>
      <w:r w:rsidR="000D0B83" w:rsidRPr="00E825BD">
        <w:fldChar w:fldCharType="begin">
          <w:fldData xml:space="preserve">PEVuZE5vdGU+PENpdGU+PEF1dGhvcj5UaW1zaXQ8L0F1dGhvcj48WWVhcj4yMDA5PC9ZZWFyPjxS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</w:fldData>
        </w:fldChar>
      </w:r>
      <w:r w:rsidR="00DA2C39" w:rsidRPr="00E825BD">
        <w:instrText xml:space="preserve"> ADDIN EN.CITE </w:instrText>
      </w:r>
      <w:r w:rsidR="00DA2C39" w:rsidRPr="00E825BD">
        <w:fldChar w:fldCharType="begin">
          <w:fldData xml:space="preserve">PEVuZE5vdGU+PENpdGU+PEF1dGhvcj5UaW1zaXQ8L0F1dGhvcj48WWVhcj4yMDA5PC9ZZWFyPjxS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</w:fldData>
        </w:fldChar>
      </w:r>
      <w:r w:rsidR="00DA2C39" w:rsidRPr="00E825BD">
        <w:instrText xml:space="preserve"> ADDIN EN.CITE.DATA </w:instrText>
      </w:r>
      <w:r w:rsidR="00DA2C39" w:rsidRPr="00E825BD">
        <w:fldChar w:fldCharType="end"/>
      </w:r>
      <w:r w:rsidR="000D0B83" w:rsidRPr="00E825BD">
        <w:fldChar w:fldCharType="separate"/>
      </w:r>
      <w:r w:rsidR="00DA2C39" w:rsidRPr="00E825BD">
        <w:rPr>
          <w:noProof/>
          <w:vertAlign w:val="superscript"/>
        </w:rPr>
        <w:t>12</w:t>
      </w:r>
      <w:r w:rsidR="000D0B83" w:rsidRPr="00E825BD">
        <w:fldChar w:fldCharType="end"/>
      </w:r>
      <w:r w:rsidR="004B6485" w:rsidRPr="00E825BD">
        <w:t xml:space="preserve"> </w:t>
      </w:r>
    </w:p>
    <w:p w14:paraId="29170E3A" w14:textId="77777777" w:rsidR="000D0B83" w:rsidRPr="00E825BD" w:rsidRDefault="000D0B83" w:rsidP="000D0B83">
      <w:pPr>
        <w:jc w:val="both"/>
      </w:pPr>
    </w:p>
    <w:p w14:paraId="74898FD3" w14:textId="165337B3" w:rsidR="000D0B83" w:rsidRPr="00E825BD" w:rsidRDefault="000D0B83" w:rsidP="0015058B">
      <w:pPr>
        <w:jc w:val="both"/>
      </w:pPr>
      <w:r w:rsidRPr="00E825BD">
        <w:t xml:space="preserve">There were fewer organisms grown from the </w:t>
      </w:r>
      <w:r w:rsidR="00D72E78" w:rsidRPr="00E825BD">
        <w:t>skin</w:t>
      </w:r>
      <w:r w:rsidR="0015058B" w:rsidRPr="00E825BD">
        <w:t xml:space="preserve"> and </w:t>
      </w:r>
      <w:r w:rsidRPr="00E825BD">
        <w:t xml:space="preserve">CSF of patients treated with chlorhexidine dressings. </w:t>
      </w:r>
      <w:r w:rsidR="00D72E78" w:rsidRPr="00E825BD">
        <w:t xml:space="preserve">However, not enough studies presented data on skin and CSF culture results to definitively ascertain whether chlorhexidine dressings alter the rate of </w:t>
      </w:r>
      <w:r w:rsidR="00670D0E" w:rsidRPr="00E825BD">
        <w:t xml:space="preserve">skin </w:t>
      </w:r>
      <w:r w:rsidR="00D72E78" w:rsidRPr="00E825BD">
        <w:t xml:space="preserve">colonisation around EVDs or the microbiological profile of associated EVDAI. </w:t>
      </w:r>
      <w:r w:rsidR="00820B56" w:rsidRPr="00E825BD">
        <w:t>Elsewhere in the body, their use has been associated with reduced colonisation in addition to reduced catheter related infections</w:t>
      </w:r>
      <w:r w:rsidR="009D2014" w:rsidRPr="00E825BD">
        <w:t>.</w:t>
      </w:r>
      <w:r w:rsidRPr="00E825BD">
        <w:fldChar w:fldCharType="begin">
          <w:fldData xml:space="preserve">PEVuZE5vdGU+PENpdGU+PEF1dGhvcj5TYWZkYXI8L0F1dGhvcj48WWVhcj4yMDE0PC9ZZWFyPjxS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</w:fldData>
        </w:fldChar>
      </w:r>
      <w:r w:rsidR="00691990" w:rsidRPr="00E825BD">
        <w:instrText xml:space="preserve"> ADDIN EN.CITE </w:instrText>
      </w:r>
      <w:r w:rsidR="00691990" w:rsidRPr="00E825BD">
        <w:fldChar w:fldCharType="begin">
          <w:fldData xml:space="preserve">PEVuZE5vdGU+PENpdGU+PEF1dGhvcj5TYWZkYXI8L0F1dGhvcj48WWVhcj4yMDE0PC9ZZWFyPjxS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</w:fldData>
        </w:fldChar>
      </w:r>
      <w:r w:rsidR="00691990" w:rsidRPr="00E825BD">
        <w:instrText xml:space="preserve"> ADDIN EN.CITE.DATA </w:instrText>
      </w:r>
      <w:r w:rsidR="00691990" w:rsidRPr="00E825BD">
        <w:fldChar w:fldCharType="end"/>
      </w:r>
      <w:r w:rsidRPr="00E825BD">
        <w:fldChar w:fldCharType="separate"/>
      </w:r>
      <w:r w:rsidR="00691990" w:rsidRPr="00E825BD">
        <w:rPr>
          <w:noProof/>
          <w:vertAlign w:val="superscript"/>
        </w:rPr>
        <w:t>23</w:t>
      </w:r>
      <w:r w:rsidRPr="00E825BD">
        <w:fldChar w:fldCharType="end"/>
      </w:r>
      <w:r w:rsidR="00820B56" w:rsidRPr="00E825BD">
        <w:t xml:space="preserve"> </w:t>
      </w:r>
      <w:r w:rsidR="0015058B" w:rsidRPr="00E825BD">
        <w:t xml:space="preserve">Notably, although chlorhexidine dressings could reduce a source of EVDAI from skin colonisation, </w:t>
      </w:r>
      <w:r w:rsidRPr="00E825BD">
        <w:t>the possibility of microbial entry into the CSF is still a possibility from device insertion and haematogenous spread</w:t>
      </w:r>
      <w:r w:rsidR="009D2014" w:rsidRPr="00E825BD">
        <w:t>.</w:t>
      </w:r>
      <w:r w:rsidRPr="00E825BD">
        <w:fldChar w:fldCharType="begin">
          <w:fldData xml:space="preserve">PEVuZE5vdGU+PENpdGU+PEF1dGhvcj5Nb3VuaWVyPC9BdXRob3I+PFllYXI+MjAxNTwvWWVhcj48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</w:fldData>
        </w:fldChar>
      </w:r>
      <w:r w:rsidR="00691990" w:rsidRPr="00E825BD">
        <w:instrText xml:space="preserve"> ADDIN EN.CITE </w:instrText>
      </w:r>
      <w:r w:rsidR="00691990" w:rsidRPr="00E825BD">
        <w:fldChar w:fldCharType="begin">
          <w:fldData xml:space="preserve">PEVuZE5vdGU+PENpdGU+PEF1dGhvcj5Nb3VuaWVyPC9BdXRob3I+PFllYXI+MjAxNTwvWWVhcj48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</w:fldData>
        </w:fldChar>
      </w:r>
      <w:r w:rsidR="00691990" w:rsidRPr="00E825BD">
        <w:instrText xml:space="preserve"> ADDIN EN.CITE.DATA </w:instrText>
      </w:r>
      <w:r w:rsidR="00691990" w:rsidRPr="00E825BD">
        <w:fldChar w:fldCharType="end"/>
      </w:r>
      <w:r w:rsidRPr="00E825BD">
        <w:fldChar w:fldCharType="separate"/>
      </w:r>
      <w:r w:rsidR="00691990" w:rsidRPr="00E825BD">
        <w:rPr>
          <w:noProof/>
          <w:vertAlign w:val="superscript"/>
        </w:rPr>
        <w:t>25</w:t>
      </w:r>
      <w:r w:rsidRPr="00E825BD">
        <w:fldChar w:fldCharType="end"/>
      </w:r>
      <w:r w:rsidRPr="00E825BD">
        <w:t xml:space="preserve"> </w:t>
      </w:r>
    </w:p>
    <w:p w14:paraId="4CDB1BA5" w14:textId="77777777" w:rsidR="00434A1E" w:rsidRPr="00E825BD" w:rsidRDefault="00434A1E" w:rsidP="000D0B83">
      <w:pPr>
        <w:jc w:val="both"/>
      </w:pPr>
    </w:p>
    <w:p w14:paraId="5801CCA2" w14:textId="5CC2886C" w:rsidR="003C3674" w:rsidRPr="00E825BD" w:rsidRDefault="003C3674" w:rsidP="003C3674">
      <w:pPr>
        <w:jc w:val="both"/>
      </w:pPr>
      <w:r w:rsidRPr="00E825BD">
        <w:t>There is a biological rationale for use of chlorhexidine dressings to reduce EVDAIs. Firstly, there is the observation that CSF cultures in the context of an EVDAI most commonly grow skin commensals. In a national multi-centre prospective study of EVD use in the UK skin commensals were cultured in more than half (55%) of positive cultures</w:t>
      </w:r>
      <w:r w:rsidR="009D2014" w:rsidRPr="00E825BD">
        <w:t>.</w:t>
      </w:r>
      <w:r w:rsidRPr="00E825BD">
        <w:fldChar w:fldCharType="begin">
          <w:fldData xml:space="preserve">PEVuZE5vdGU+PENpdGU+PEF1dGhvcj5KYW1qb29tPC9BdXRob3I+PFllYXI+MjAxODwvWWVhcj48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=
</w:fldData>
        </w:fldChar>
      </w:r>
      <w:r w:rsidR="00DA2C39" w:rsidRPr="00E825BD">
        <w:instrText xml:space="preserve"> ADDIN EN.CITE </w:instrText>
      </w:r>
      <w:r w:rsidR="00DA2C39" w:rsidRPr="00E825BD">
        <w:fldChar w:fldCharType="begin">
          <w:fldData xml:space="preserve">PEVuZE5vdGU+PENpdGU+PEF1dGhvcj5KYW1qb29tPC9BdXRob3I+PFllYXI+MjAxODwvWWVhcj48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=
</w:fldData>
        </w:fldChar>
      </w:r>
      <w:r w:rsidR="00DA2C39" w:rsidRPr="00E825BD">
        <w:instrText xml:space="preserve"> ADDIN EN.CITE.DATA </w:instrText>
      </w:r>
      <w:r w:rsidR="00DA2C39" w:rsidRPr="00E825BD">
        <w:fldChar w:fldCharType="end"/>
      </w:r>
      <w:r w:rsidRPr="00E825BD">
        <w:fldChar w:fldCharType="separate"/>
      </w:r>
      <w:r w:rsidR="00DA2C39" w:rsidRPr="00E825BD">
        <w:rPr>
          <w:noProof/>
          <w:vertAlign w:val="superscript"/>
        </w:rPr>
        <w:t>2</w:t>
      </w:r>
      <w:r w:rsidRPr="00E825BD">
        <w:fldChar w:fldCharType="end"/>
      </w:r>
      <w:r w:rsidRPr="00E825BD">
        <w:t xml:space="preserve"> Secondly, studies evaluating the pathophysiology of EVDAIs have found that most positive cultures occur in the </w:t>
      </w:r>
      <w:r w:rsidRPr="00E825BD">
        <w:lastRenderedPageBreak/>
        <w:t xml:space="preserve">context of a similar organism being cultured from skin swabs, indicative of prior colonisation. </w:t>
      </w:r>
      <w:proofErr w:type="spellStart"/>
      <w:r w:rsidRPr="00E825BD">
        <w:t>Mounier</w:t>
      </w:r>
      <w:proofErr w:type="spellEnd"/>
      <w:r w:rsidRPr="00E825BD">
        <w:t xml:space="preserve"> </w:t>
      </w:r>
      <w:r w:rsidRPr="00E825BD">
        <w:rPr>
          <w:i/>
          <w:iCs/>
        </w:rPr>
        <w:t>et al</w:t>
      </w:r>
      <w:r w:rsidRPr="00E825BD">
        <w:t>. prospectively studied 101 patients treated with antibiotic impregnated EVDs that were in place for ≥48 hours and categorised EVDAIs according to source. 10 patients had an EVDAI (10%) and of these, the commonest source identified was skin in 6 out of 10 cases, inferred from growth of the same organism in both CSF and skin</w:t>
      </w:r>
      <w:r w:rsidR="009D2014" w:rsidRPr="00E825BD">
        <w:t>.</w:t>
      </w:r>
      <w:r w:rsidRPr="00E825BD">
        <w:fldChar w:fldCharType="begin">
          <w:fldData xml:space="preserve">PEVuZE5vdGU+PENpdGU+PEF1dGhvcj5Nb3VuaWVyPC9BdXRob3I+PFllYXI+MjAxNTwvWWVhcj48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</w:fldData>
        </w:fldChar>
      </w:r>
      <w:r w:rsidR="00691990" w:rsidRPr="00E825BD">
        <w:instrText xml:space="preserve"> ADDIN EN.CITE </w:instrText>
      </w:r>
      <w:r w:rsidR="00691990" w:rsidRPr="00E825BD">
        <w:fldChar w:fldCharType="begin">
          <w:fldData xml:space="preserve">PEVuZE5vdGU+PENpdGU+PEF1dGhvcj5Nb3VuaWVyPC9BdXRob3I+PFllYXI+MjAxNTwvWWVhcj48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</w:fldData>
        </w:fldChar>
      </w:r>
      <w:r w:rsidR="00691990" w:rsidRPr="00E825BD">
        <w:instrText xml:space="preserve"> ADDIN EN.CITE.DATA </w:instrText>
      </w:r>
      <w:r w:rsidR="00691990" w:rsidRPr="00E825BD">
        <w:fldChar w:fldCharType="end"/>
      </w:r>
      <w:r w:rsidRPr="00E825BD">
        <w:fldChar w:fldCharType="separate"/>
      </w:r>
      <w:r w:rsidR="00691990" w:rsidRPr="00E825BD">
        <w:rPr>
          <w:noProof/>
          <w:vertAlign w:val="superscript"/>
        </w:rPr>
        <w:t>25</w:t>
      </w:r>
      <w:r w:rsidRPr="00E825BD">
        <w:fldChar w:fldCharType="end"/>
      </w:r>
      <w:r w:rsidRPr="00E825BD">
        <w:t xml:space="preserve"> It is therefore reasonable to assume that a reduction of skin colonisation could reduce the rate of secondary EVDAI. This was observed in one of the included randomised studies, which showed a reduction of ~50% in both skin colonisation and EVDAI with chlorhexidine dressings</w:t>
      </w:r>
      <w:r w:rsidR="009D2014" w:rsidRPr="00E825BD">
        <w:t>.</w:t>
      </w:r>
      <w:r w:rsidRPr="00E825BD">
        <w:fldChar w:fldCharType="begin">
          <w:fldData xml:space="preserve">PEVuZE5vdGU+PENpdGU+PEF1dGhvcj5Sb2V0aGxpc2JlcmdlcjwvQXV0aG9yPjxZZWFyPjIwMTg8
L1llYXI+PFJlY051bT40MTM2PC9SZWNOdW0+PERpc3BsYXlUZXh0PjxzdHlsZSBmYWNlPSJzdXBl
cnNjcmlwdCI+MTM8L3N0eWxlPjwvRGlzcGxheVRleHQ+PHJlY29yZD48cmVjLW51bWJlcj40MTM2
PC9yZWMtbnVtYmVyPjxmb3JlaWduLWtleXM+PGtleSBhcHA9IkVOIiBkYi1pZD0ieDl2eDIydnZl
MDJkOTZlNTIwdXByNXR2dzIwdGFyemRzZXN0IiB0aW1lc3RhbXA9IjE2MTM4NDg3MTUiPjQxMzY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instrText xml:space="preserve"> ADDIN EN.CITE </w:instrText>
      </w:r>
      <w:r w:rsidR="00DA2C39" w:rsidRPr="00E825BD">
        <w:fldChar w:fldCharType="begin">
          <w:fldData xml:space="preserve">PEVuZE5vdGU+PENpdGU+PEF1dGhvcj5Sb2V0aGxpc2JlcmdlcjwvQXV0aG9yPjxZZWFyPjIwMTg8
L1llYXI+PFJlY051bT40MTM2PC9SZWNOdW0+PERpc3BsYXlUZXh0PjxzdHlsZSBmYWNlPSJzdXBl
cnNjcmlwdCI+MTM8L3N0eWxlPjwvRGlzcGxheVRleHQ+PHJlY29yZD48cmVjLW51bWJlcj40MTM2
PC9yZWMtbnVtYmVyPjxmb3JlaWduLWtleXM+PGtleSBhcHA9IkVOIiBkYi1pZD0ieDl2eDIydnZl
MDJkOTZlNTIwdXByNXR2dzIwdGFyemRzZXN0IiB0aW1lc3RhbXA9IjE2MTM4NDg3MTUiPjQxMzY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instrText xml:space="preserve"> ADDIN EN.CITE.DATA </w:instrText>
      </w:r>
      <w:r w:rsidR="00DA2C39" w:rsidRPr="00E825BD">
        <w:fldChar w:fldCharType="end"/>
      </w:r>
      <w:r w:rsidRPr="00E825BD">
        <w:fldChar w:fldCharType="separate"/>
      </w:r>
      <w:r w:rsidR="00DA2C39" w:rsidRPr="00E825BD">
        <w:rPr>
          <w:noProof/>
          <w:vertAlign w:val="superscript"/>
        </w:rPr>
        <w:t>13</w:t>
      </w:r>
      <w:r w:rsidRPr="00E825BD">
        <w:fldChar w:fldCharType="end"/>
      </w:r>
      <w:r w:rsidRPr="00E825BD">
        <w:t xml:space="preserve"> </w:t>
      </w:r>
    </w:p>
    <w:p w14:paraId="4307BABA" w14:textId="33D5FC13" w:rsidR="00EA66DC" w:rsidRPr="00E825BD" w:rsidRDefault="00EA66DC" w:rsidP="003C3674">
      <w:pPr>
        <w:jc w:val="both"/>
      </w:pPr>
    </w:p>
    <w:p w14:paraId="20C876AA" w14:textId="0417D439" w:rsidR="008265A9" w:rsidRPr="00E825BD" w:rsidRDefault="00EA66DC" w:rsidP="00EA66DC">
      <w:pPr>
        <w:jc w:val="both"/>
      </w:pPr>
      <w:r w:rsidRPr="00E825BD">
        <w:t xml:space="preserve">Limitations of this review include </w:t>
      </w:r>
      <w:r w:rsidR="0074064A" w:rsidRPr="00E825BD">
        <w:t xml:space="preserve">a high risk of bias in </w:t>
      </w:r>
      <w:r w:rsidR="00B5649A" w:rsidRPr="00E825BD">
        <w:t xml:space="preserve">most </w:t>
      </w:r>
      <w:r w:rsidR="0074064A" w:rsidRPr="00E825BD">
        <w:t>included studies</w:t>
      </w:r>
      <w:r w:rsidR="007578A8" w:rsidRPr="00E825BD">
        <w:t xml:space="preserve"> and significant heterogeneity in the available published data</w:t>
      </w:r>
      <w:r w:rsidR="0074064A" w:rsidRPr="00E825BD">
        <w:t xml:space="preserve">. </w:t>
      </w:r>
      <w:r w:rsidR="000D0B83" w:rsidRPr="00E825BD">
        <w:t>There was only one</w:t>
      </w:r>
      <w:r w:rsidR="0074064A" w:rsidRPr="00E825BD">
        <w:t xml:space="preserve"> randomised trial</w:t>
      </w:r>
      <w:r w:rsidR="000D0B83" w:rsidRPr="00E825BD">
        <w:t xml:space="preserve"> </w:t>
      </w:r>
      <w:r w:rsidR="0074064A" w:rsidRPr="00E825BD">
        <w:t>reported</w:t>
      </w:r>
      <w:r w:rsidR="000D0B83" w:rsidRPr="00E825BD">
        <w:t xml:space="preserve"> in the literature, and this was markedly </w:t>
      </w:r>
      <w:r w:rsidR="0074064A" w:rsidRPr="00E825BD">
        <w:t xml:space="preserve">underpowered. </w:t>
      </w:r>
      <w:r w:rsidR="006211E3" w:rsidRPr="00E825BD">
        <w:t>The i</w:t>
      </w:r>
      <w:r w:rsidR="00F631D1" w:rsidRPr="00E825BD">
        <w:t xml:space="preserve">ncluded case </w:t>
      </w:r>
      <w:r w:rsidR="0074064A" w:rsidRPr="00E825BD">
        <w:t>series did not attempt to control for confounding variables</w:t>
      </w:r>
      <w:r w:rsidR="00BE3329" w:rsidRPr="00E825BD">
        <w:t xml:space="preserve">, </w:t>
      </w:r>
      <w:r w:rsidR="006211E3" w:rsidRPr="00E825BD">
        <w:t>al</w:t>
      </w:r>
      <w:r w:rsidR="00BE3329" w:rsidRPr="00E825BD">
        <w:t xml:space="preserve">though </w:t>
      </w:r>
      <w:r w:rsidR="006211E3" w:rsidRPr="00E825BD">
        <w:t xml:space="preserve">treatment </w:t>
      </w:r>
      <w:r w:rsidR="00BE3329" w:rsidRPr="00E825BD">
        <w:t xml:space="preserve">protocols including chlorhexidine dressings </w:t>
      </w:r>
      <w:r w:rsidR="006211E3" w:rsidRPr="00E825BD">
        <w:t xml:space="preserve">were associated with </w:t>
      </w:r>
      <w:r w:rsidR="00BE3329" w:rsidRPr="00E825BD">
        <w:t xml:space="preserve">a significantly lower risk of </w:t>
      </w:r>
      <w:r w:rsidR="007A094D" w:rsidRPr="00E825BD">
        <w:t>EVDAI</w:t>
      </w:r>
      <w:r w:rsidR="00BE3329" w:rsidRPr="00E825BD">
        <w:t>.</w:t>
      </w:r>
      <w:r w:rsidR="00F31582" w:rsidRPr="00E825BD">
        <w:t xml:space="preserve"> </w:t>
      </w:r>
      <w:r w:rsidR="00ED3EBB" w:rsidRPr="00E825BD">
        <w:t>T</w:t>
      </w:r>
      <w:r w:rsidR="00CB1C6B" w:rsidRPr="00E825BD">
        <w:t>he actual type of chlorhexidine dressing</w:t>
      </w:r>
      <w:r w:rsidR="000F3153" w:rsidRPr="00E825BD">
        <w:t xml:space="preserve"> used with EVDs (standard or </w:t>
      </w:r>
      <w:proofErr w:type="spellStart"/>
      <w:r w:rsidR="000F3153" w:rsidRPr="00E825BD">
        <w:t>Biopatch</w:t>
      </w:r>
      <w:proofErr w:type="spellEnd"/>
      <w:r w:rsidR="00F05910" w:rsidRPr="00E825BD">
        <w:t>®</w:t>
      </w:r>
      <w:r w:rsidR="000F3153" w:rsidRPr="00E825BD">
        <w:t>)</w:t>
      </w:r>
      <w:r w:rsidR="00ED3EBB" w:rsidRPr="00E825BD">
        <w:t xml:space="preserve"> also </w:t>
      </w:r>
      <w:r w:rsidR="00CB1C6B" w:rsidRPr="00E825BD">
        <w:t>varied between studies</w:t>
      </w:r>
      <w:r w:rsidR="00A12FE4" w:rsidRPr="00E825BD">
        <w:t xml:space="preserve"> and there was no available</w:t>
      </w:r>
      <w:r w:rsidR="000F3153" w:rsidRPr="00E825BD">
        <w:t xml:space="preserve"> </w:t>
      </w:r>
      <w:r w:rsidR="00A12FE4" w:rsidRPr="00E825BD">
        <w:t>comparison data.</w:t>
      </w:r>
      <w:r w:rsidR="003C0C75" w:rsidRPr="00E825BD">
        <w:t xml:space="preserve"> M</w:t>
      </w:r>
      <w:r w:rsidR="00AE0A3A" w:rsidRPr="00E825BD">
        <w:t>ost included studies did not report safety data associated with chlorhexidine dressing us</w:t>
      </w:r>
      <w:r w:rsidR="00452C47" w:rsidRPr="00E825BD">
        <w:t xml:space="preserve">e. </w:t>
      </w:r>
      <w:r w:rsidR="003C0C75" w:rsidRPr="00E825BD">
        <w:t>Finally, all of the included literature related to adults, which could be due to safety concerns of chlorhexidine dressings in</w:t>
      </w:r>
      <w:r w:rsidR="007B2C08" w:rsidRPr="00E825BD">
        <w:t xml:space="preserve"> the </w:t>
      </w:r>
      <w:proofErr w:type="spellStart"/>
      <w:r w:rsidR="007B2C08" w:rsidRPr="00E825BD">
        <w:t>pediatric</w:t>
      </w:r>
      <w:proofErr w:type="spellEnd"/>
      <w:r w:rsidR="007B2C08" w:rsidRPr="00E825BD">
        <w:t xml:space="preserve"> age group</w:t>
      </w:r>
      <w:r w:rsidR="003C0C75" w:rsidRPr="00E825BD">
        <w:t>.</w:t>
      </w:r>
      <w:r w:rsidR="000F4C13" w:rsidRPr="00E825BD">
        <w:fldChar w:fldCharType="begin"/>
      </w:r>
      <w:r w:rsidR="00691990" w:rsidRPr="00E825BD">
        <w:instrText xml:space="preserve"> ADDIN EN.CITE &lt;EndNote&gt;&lt;Cite&gt;&lt;Author&gt;Puig-Asensio&lt;/Author&gt;&lt;Year&gt;2020&lt;/Year&gt;&lt;RecNum&gt;4176&lt;/RecNum&gt;&lt;DisplayText&gt;&lt;style face="superscript"&gt;26&lt;/style&gt;&lt;/DisplayText&gt;&lt;record&gt;&lt;rec-number&gt;4176&lt;/rec-number&gt;&lt;foreign-keys&gt;&lt;key app="EN" db-id="x9vx22vve02d96e520upr5tvw20tarzdsest" timestamp="1623445732"&gt;4176&lt;/key&gt;&lt;/foreign-keys&gt;&lt;ref-type name="Journal Article"&gt;17&lt;/ref-type&gt;&lt;contributors&gt;&lt;authors&gt;&lt;author&gt;Puig-Asensio, M.&lt;/author&gt;&lt;author&gt;Marra, A. R.&lt;/author&gt;&lt;author&gt;Childs, C. A.&lt;/author&gt;&lt;author&gt;Kukla, M. E.&lt;/author&gt;&lt;author&gt;Perencevich, E. N.&lt;/author&gt;&lt;author&gt;Schweizer, M. L.&lt;/author&gt;&lt;/authors&gt;&lt;/contributors&gt;&lt;auth-address&gt;University of Iowa Carver College of Medicine, Iowa City, Iowa, United States.&amp;#xD;Center for Access &amp;amp; Delivery Research and Evaluation (CADRE), Iowa City VA Health Care System, Iowa City, Iowa, United States.&amp;#xD;Division of Medical Practice, Hospital Israelita Albert Einstein, Sao Paulo, Brazil.&amp;#xD;Hardin Library for the Health Sciences, University of Iowa Libraries, Iowa City, Iowa, United States.&lt;/auth-address&gt;&lt;titles&gt;&lt;title&gt;Effectiveness of chlorhexidine dressings to prevent catheter-related bloodstream infections. Does one size fit all? A systematic literature review and meta-analysis&lt;/title&gt;&lt;secondary-title&gt;Infect Control Hosp Epidemiol&lt;/secondary-title&gt;&lt;/titles&gt;&lt;periodical&gt;&lt;full-title&gt;Infect Control Hosp Epidemiol&lt;/full-title&gt;&lt;abbr-1&gt;Infection control and hospital epidemiology : the official journal of the Society of Hospital Epidemiologists of America&lt;/abbr-1&gt;&lt;/periodical&gt;&lt;pages&gt;1388-1395&lt;/pages&gt;&lt;volume&gt;41&lt;/volume&gt;&lt;number&gt;12&lt;/number&gt;&lt;edition&gt;2020/09/17&lt;/edition&gt;&lt;dates&gt;&lt;year&gt;2020&lt;/year&gt;&lt;pub-dates&gt;&lt;date&gt;Dec&lt;/date&gt;&lt;/pub-dates&gt;&lt;/dates&gt;&lt;isbn&gt;1559-6834 (Electronic)&amp;#xD;0899-823X (Linking)&lt;/isbn&gt;&lt;accession-num&gt;32935659&lt;/accession-num&gt;&lt;urls&gt;&lt;related-urls&gt;&lt;url&gt;https://www.ncbi.nlm.nih.gov/pubmed/32935659&lt;/url&gt;&lt;/related-urls&gt;&lt;/urls&gt;&lt;electronic-resource-num&gt;10.1017/ice.2020.356&lt;/electronic-resource-num&gt;&lt;/record&gt;&lt;/Cite&gt;&lt;/EndNote&gt;</w:instrText>
      </w:r>
      <w:r w:rsidR="000F4C13" w:rsidRPr="00E825BD">
        <w:fldChar w:fldCharType="separate"/>
      </w:r>
      <w:r w:rsidR="00691990" w:rsidRPr="00E825BD">
        <w:rPr>
          <w:noProof/>
          <w:vertAlign w:val="superscript"/>
        </w:rPr>
        <w:t>26</w:t>
      </w:r>
      <w:r w:rsidR="000F4C13" w:rsidRPr="00E825BD">
        <w:fldChar w:fldCharType="end"/>
      </w:r>
      <w:r w:rsidR="003C0C75" w:rsidRPr="00E825BD">
        <w:t xml:space="preserve"> </w:t>
      </w:r>
    </w:p>
    <w:p w14:paraId="37FCBE4E" w14:textId="0143DCBF" w:rsidR="007C11FB" w:rsidRPr="00E825BD" w:rsidRDefault="007C11FB" w:rsidP="009C0173">
      <w:pPr>
        <w:jc w:val="both"/>
      </w:pPr>
    </w:p>
    <w:p w14:paraId="15578939" w14:textId="2F0B1B93" w:rsidR="00B5649A" w:rsidRPr="00E825BD" w:rsidRDefault="007C11FB" w:rsidP="00B5649A">
      <w:pPr>
        <w:jc w:val="both"/>
        <w:rPr>
          <w:b/>
          <w:bCs/>
          <w:sz w:val="32"/>
          <w:szCs w:val="32"/>
        </w:rPr>
      </w:pPr>
      <w:r w:rsidRPr="00E825BD">
        <w:rPr>
          <w:b/>
          <w:bCs/>
          <w:sz w:val="32"/>
          <w:szCs w:val="32"/>
        </w:rPr>
        <w:t>Conclusion</w:t>
      </w:r>
    </w:p>
    <w:p w14:paraId="2EDD6107" w14:textId="5054209C" w:rsidR="00B84F31" w:rsidRPr="00E825BD" w:rsidRDefault="00B5649A" w:rsidP="007C58E4">
      <w:pPr>
        <w:jc w:val="both"/>
      </w:pPr>
      <w:r w:rsidRPr="00E825BD">
        <w:t>This</w:t>
      </w:r>
      <w:r w:rsidR="00834538" w:rsidRPr="00E825BD">
        <w:t xml:space="preserve"> systematic review and</w:t>
      </w:r>
      <w:r w:rsidRPr="00E825BD">
        <w:t xml:space="preserve"> meta-analysis found </w:t>
      </w:r>
      <w:r w:rsidR="005312B5" w:rsidRPr="00E825BD">
        <w:rPr>
          <w:bCs/>
        </w:rPr>
        <w:t>limited quality evidence evaluating the efficacy of chlorhexidine dressings in the context of EVDAI. Although t</w:t>
      </w:r>
      <w:r w:rsidR="003520B2" w:rsidRPr="00E825BD">
        <w:t>he c</w:t>
      </w:r>
      <w:r w:rsidR="00F11B25" w:rsidRPr="00E825BD">
        <w:t xml:space="preserve">hlorhexidine dressing group had a </w:t>
      </w:r>
      <w:r w:rsidR="00BB5978" w:rsidRPr="00E825BD">
        <w:t xml:space="preserve">significantly </w:t>
      </w:r>
      <w:r w:rsidR="00F11B25" w:rsidRPr="00E825BD">
        <w:t>lower incidence of EVDAI</w:t>
      </w:r>
      <w:r w:rsidR="005312B5" w:rsidRPr="00E825BD">
        <w:t xml:space="preserve">, existing studies had high levels of bias. </w:t>
      </w:r>
      <w:r w:rsidR="00DD258B" w:rsidRPr="00E825BD">
        <w:t>There is a clinical need for future adequately powered randomised trials to</w:t>
      </w:r>
      <w:r w:rsidR="00A32F51" w:rsidRPr="00E825BD">
        <w:t xml:space="preserve"> definitively</w:t>
      </w:r>
      <w:r w:rsidR="00DD258B" w:rsidRPr="00E825BD">
        <w:t xml:space="preserve"> evaluate the </w:t>
      </w:r>
      <w:r w:rsidR="00683FC8" w:rsidRPr="00E825BD">
        <w:t xml:space="preserve">safety and </w:t>
      </w:r>
      <w:r w:rsidR="00DD258B" w:rsidRPr="00E825BD">
        <w:t xml:space="preserve">efficacy of chlorhexidine dressings for EVDs. </w:t>
      </w:r>
      <w:r w:rsidR="00B84F31" w:rsidRPr="00E825BD">
        <w:br w:type="page"/>
      </w:r>
    </w:p>
    <w:p w14:paraId="6CDCACF3" w14:textId="77777777" w:rsidR="00691990" w:rsidRPr="00E825BD" w:rsidRDefault="00A639C8" w:rsidP="001C3415">
      <w:pPr>
        <w:jc w:val="both"/>
        <w:rPr>
          <w:b/>
          <w:bCs/>
          <w:sz w:val="32"/>
          <w:szCs w:val="32"/>
        </w:rPr>
      </w:pPr>
      <w:r w:rsidRPr="00E825BD">
        <w:rPr>
          <w:rFonts w:ascii="Calibri" w:hAnsi="Calibri" w:cs="Calibri"/>
          <w:lang w:val="en-US"/>
        </w:rPr>
        <w:lastRenderedPageBreak/>
        <w:fldChar w:fldCharType="begin"/>
      </w:r>
      <w:r w:rsidRPr="00E825BD">
        <w:instrText xml:space="preserve"> ADDIN EN.REFLIST </w:instrText>
      </w:r>
      <w:r w:rsidRPr="00E825BD">
        <w:rPr>
          <w:rFonts w:ascii="Calibri" w:hAnsi="Calibri" w:cs="Calibri"/>
          <w:lang w:val="en-US"/>
        </w:rPr>
        <w:fldChar w:fldCharType="separate"/>
      </w:r>
      <w:r w:rsidR="00691990" w:rsidRPr="00E825BD">
        <w:rPr>
          <w:b/>
          <w:bCs/>
          <w:sz w:val="32"/>
          <w:szCs w:val="32"/>
        </w:rPr>
        <w:t>References</w:t>
      </w:r>
    </w:p>
    <w:p w14:paraId="052886D2" w14:textId="77777777" w:rsidR="00691990" w:rsidRPr="00E825BD" w:rsidRDefault="00691990" w:rsidP="00691990">
      <w:pPr>
        <w:pStyle w:val="EndNoteBibliographyTitle"/>
        <w:rPr>
          <w:noProof/>
        </w:rPr>
      </w:pPr>
    </w:p>
    <w:p w14:paraId="6E97C394" w14:textId="77777777" w:rsidR="00691990" w:rsidRPr="00E825BD" w:rsidRDefault="00691990" w:rsidP="00691990">
      <w:pPr>
        <w:pStyle w:val="EndNoteBibliography"/>
        <w:ind w:left="720" w:hanging="720"/>
        <w:rPr>
          <w:noProof/>
        </w:rPr>
      </w:pPr>
      <w:r w:rsidRPr="00E825BD">
        <w:rPr>
          <w:noProof/>
        </w:rPr>
        <w:t>1.</w:t>
      </w:r>
      <w:r w:rsidRPr="00E825BD">
        <w:rPr>
          <w:noProof/>
        </w:rPr>
        <w:tab/>
        <w:t xml:space="preserve">Kakarla UK, Kim LJ, Chang SW, Theodore N, Spetzler RF Safety and accuracy of bedside external ventricular drain placement. </w:t>
      </w:r>
      <w:r w:rsidRPr="00E825BD">
        <w:rPr>
          <w:i/>
          <w:noProof/>
        </w:rPr>
        <w:t>Neurosurgery</w:t>
      </w:r>
      <w:r w:rsidRPr="00E825BD">
        <w:rPr>
          <w:noProof/>
        </w:rPr>
        <w:t xml:space="preserve"> 2008; </w:t>
      </w:r>
      <w:r w:rsidRPr="00E825BD">
        <w:rPr>
          <w:b/>
          <w:noProof/>
        </w:rPr>
        <w:t>63</w:t>
      </w:r>
      <w:r w:rsidRPr="00E825BD">
        <w:rPr>
          <w:noProof/>
        </w:rPr>
        <w:t>: ONS162-6; discussion ONS6-7.</w:t>
      </w:r>
    </w:p>
    <w:p w14:paraId="31D68767" w14:textId="77777777" w:rsidR="00691990" w:rsidRPr="00E825BD" w:rsidRDefault="00691990" w:rsidP="00691990">
      <w:pPr>
        <w:pStyle w:val="EndNoteBibliography"/>
        <w:ind w:left="720" w:hanging="720"/>
        <w:rPr>
          <w:noProof/>
        </w:rPr>
      </w:pPr>
      <w:r w:rsidRPr="00E825BD">
        <w:rPr>
          <w:noProof/>
        </w:rPr>
        <w:t>2.</w:t>
      </w:r>
      <w:r w:rsidRPr="00E825BD">
        <w:rPr>
          <w:noProof/>
        </w:rPr>
        <w:tab/>
        <w:t>Jamjoom AAB, Joannides AJ, Poon MT</w:t>
      </w:r>
      <w:r w:rsidRPr="00E825BD">
        <w:rPr>
          <w:i/>
          <w:noProof/>
        </w:rPr>
        <w:t xml:space="preserve"> et al.</w:t>
      </w:r>
      <w:r w:rsidRPr="00E825BD">
        <w:rPr>
          <w:noProof/>
        </w:rPr>
        <w:t xml:space="preserve"> Prospective, multicentre study of external ventricular drainage-related infections in the UK and Ireland. </w:t>
      </w:r>
      <w:r w:rsidRPr="00E825BD">
        <w:rPr>
          <w:i/>
          <w:noProof/>
        </w:rPr>
        <w:t>J Neurol Neurosurg Psychiatry</w:t>
      </w:r>
      <w:r w:rsidRPr="00E825BD">
        <w:rPr>
          <w:noProof/>
        </w:rPr>
        <w:t xml:space="preserve"> 2018; </w:t>
      </w:r>
      <w:r w:rsidRPr="00E825BD">
        <w:rPr>
          <w:b/>
          <w:noProof/>
        </w:rPr>
        <w:t>89</w:t>
      </w:r>
      <w:r w:rsidRPr="00E825BD">
        <w:rPr>
          <w:noProof/>
        </w:rPr>
        <w:t>: 120-6.</w:t>
      </w:r>
    </w:p>
    <w:p w14:paraId="4BC11D56" w14:textId="77777777" w:rsidR="00691990" w:rsidRPr="00E825BD" w:rsidRDefault="00691990" w:rsidP="00691990">
      <w:pPr>
        <w:pStyle w:val="EndNoteBibliography"/>
        <w:ind w:left="720" w:hanging="720"/>
        <w:rPr>
          <w:noProof/>
        </w:rPr>
      </w:pPr>
      <w:r w:rsidRPr="00E825BD">
        <w:rPr>
          <w:noProof/>
        </w:rPr>
        <w:t>3.</w:t>
      </w:r>
      <w:r w:rsidRPr="00E825BD">
        <w:rPr>
          <w:noProof/>
        </w:rPr>
        <w:tab/>
        <w:t xml:space="preserve">Bari ME, Haider G, Malik K, Waqas M, Mahmood SF, Siddiqui M Outcomes of post-neurosurgical ventriculostomy-associated infections. </w:t>
      </w:r>
      <w:r w:rsidRPr="00E825BD">
        <w:rPr>
          <w:i/>
          <w:noProof/>
        </w:rPr>
        <w:t>Surgical neurology international</w:t>
      </w:r>
      <w:r w:rsidRPr="00E825BD">
        <w:rPr>
          <w:noProof/>
        </w:rPr>
        <w:t xml:space="preserve"> 2017; </w:t>
      </w:r>
      <w:r w:rsidRPr="00E825BD">
        <w:rPr>
          <w:b/>
          <w:noProof/>
        </w:rPr>
        <w:t>8</w:t>
      </w:r>
      <w:r w:rsidRPr="00E825BD">
        <w:rPr>
          <w:noProof/>
        </w:rPr>
        <w:t>: 124.</w:t>
      </w:r>
    </w:p>
    <w:p w14:paraId="4C0D8098" w14:textId="77777777" w:rsidR="00691990" w:rsidRPr="00E825BD" w:rsidRDefault="00691990" w:rsidP="00691990">
      <w:pPr>
        <w:pStyle w:val="EndNoteBibliography"/>
        <w:ind w:left="720" w:hanging="720"/>
        <w:rPr>
          <w:noProof/>
        </w:rPr>
      </w:pPr>
      <w:r w:rsidRPr="00E825BD">
        <w:rPr>
          <w:noProof/>
        </w:rPr>
        <w:t>4.</w:t>
      </w:r>
      <w:r w:rsidRPr="00E825BD">
        <w:rPr>
          <w:noProof/>
        </w:rPr>
        <w:tab/>
        <w:t xml:space="preserve">Galea JP, Dulhanty L, Patel HC, Uk, Ireland Subarachnoid Hemorrhage Database C Predictors of Outcome in Aneurysmal Subarachnoid Hemorrhage Patients: Observations From a Multicenter Data Set. </w:t>
      </w:r>
      <w:r w:rsidRPr="00E825BD">
        <w:rPr>
          <w:i/>
          <w:noProof/>
        </w:rPr>
        <w:t>Stroke</w:t>
      </w:r>
      <w:r w:rsidRPr="00E825BD">
        <w:rPr>
          <w:noProof/>
        </w:rPr>
        <w:t xml:space="preserve"> 2017; </w:t>
      </w:r>
      <w:r w:rsidRPr="00E825BD">
        <w:rPr>
          <w:b/>
          <w:noProof/>
        </w:rPr>
        <w:t>48</w:t>
      </w:r>
      <w:r w:rsidRPr="00E825BD">
        <w:rPr>
          <w:noProof/>
        </w:rPr>
        <w:t>: 2958-63.</w:t>
      </w:r>
    </w:p>
    <w:p w14:paraId="6FCF04CF" w14:textId="77777777" w:rsidR="00691990" w:rsidRPr="00E825BD" w:rsidRDefault="00691990" w:rsidP="00691990">
      <w:pPr>
        <w:pStyle w:val="EndNoteBibliography"/>
        <w:ind w:left="720" w:hanging="720"/>
        <w:rPr>
          <w:noProof/>
        </w:rPr>
      </w:pPr>
      <w:r w:rsidRPr="00E825BD">
        <w:rPr>
          <w:noProof/>
        </w:rPr>
        <w:t>5.</w:t>
      </w:r>
      <w:r w:rsidRPr="00E825BD">
        <w:rPr>
          <w:noProof/>
        </w:rPr>
        <w:tab/>
        <w:t>Murphy RK, Liu B, Srinath A</w:t>
      </w:r>
      <w:r w:rsidRPr="00E825BD">
        <w:rPr>
          <w:i/>
          <w:noProof/>
        </w:rPr>
        <w:t xml:space="preserve"> et al.</w:t>
      </w:r>
      <w:r w:rsidRPr="00E825BD">
        <w:rPr>
          <w:noProof/>
        </w:rPr>
        <w:t xml:space="preserve"> No additional protection against ventriculitis with prolonged systemic antibiotic prophylaxis for patients treated with antibiotic-coated external ventricular drains. </w:t>
      </w:r>
      <w:r w:rsidRPr="00E825BD">
        <w:rPr>
          <w:i/>
          <w:noProof/>
        </w:rPr>
        <w:t>J Neurosurg</w:t>
      </w:r>
      <w:r w:rsidRPr="00E825BD">
        <w:rPr>
          <w:noProof/>
        </w:rPr>
        <w:t xml:space="preserve"> 2015; </w:t>
      </w:r>
      <w:r w:rsidRPr="00E825BD">
        <w:rPr>
          <w:b/>
          <w:noProof/>
        </w:rPr>
        <w:t>122</w:t>
      </w:r>
      <w:r w:rsidRPr="00E825BD">
        <w:rPr>
          <w:noProof/>
        </w:rPr>
        <w:t>: 1120-6.</w:t>
      </w:r>
    </w:p>
    <w:p w14:paraId="1F2EAEEB" w14:textId="77777777" w:rsidR="00691990" w:rsidRPr="00E825BD" w:rsidRDefault="00691990" w:rsidP="00691990">
      <w:pPr>
        <w:pStyle w:val="EndNoteBibliography"/>
        <w:ind w:left="720" w:hanging="720"/>
        <w:rPr>
          <w:noProof/>
        </w:rPr>
      </w:pPr>
      <w:r w:rsidRPr="00E825BD">
        <w:rPr>
          <w:noProof/>
        </w:rPr>
        <w:t>6.</w:t>
      </w:r>
      <w:r w:rsidRPr="00E825BD">
        <w:rPr>
          <w:noProof/>
        </w:rPr>
        <w:tab/>
        <w:t>Keong NC, Bulters DO, Richards HK</w:t>
      </w:r>
      <w:r w:rsidRPr="00E825BD">
        <w:rPr>
          <w:i/>
          <w:noProof/>
        </w:rPr>
        <w:t xml:space="preserve"> et al.</w:t>
      </w:r>
      <w:r w:rsidRPr="00E825BD">
        <w:rPr>
          <w:noProof/>
        </w:rPr>
        <w:t xml:space="preserve"> The SILVER (Silver Impregnated Line Versus EVD Randomized trial): a double-blind, prospective, randomized, controlled trial of an intervention to reduce the rate of external ventricular drain infection. </w:t>
      </w:r>
      <w:r w:rsidRPr="00E825BD">
        <w:rPr>
          <w:i/>
          <w:noProof/>
        </w:rPr>
        <w:t>Neurosurgery</w:t>
      </w:r>
      <w:r w:rsidRPr="00E825BD">
        <w:rPr>
          <w:noProof/>
        </w:rPr>
        <w:t xml:space="preserve"> 2012; </w:t>
      </w:r>
      <w:r w:rsidRPr="00E825BD">
        <w:rPr>
          <w:b/>
          <w:noProof/>
        </w:rPr>
        <w:t>71</w:t>
      </w:r>
      <w:r w:rsidRPr="00E825BD">
        <w:rPr>
          <w:noProof/>
        </w:rPr>
        <w:t>: 394-403; discussion -4.</w:t>
      </w:r>
    </w:p>
    <w:p w14:paraId="2E4DF294" w14:textId="77777777" w:rsidR="00691990" w:rsidRPr="00E825BD" w:rsidRDefault="00691990" w:rsidP="00691990">
      <w:pPr>
        <w:pStyle w:val="EndNoteBibliography"/>
        <w:ind w:left="720" w:hanging="720"/>
        <w:rPr>
          <w:noProof/>
        </w:rPr>
      </w:pPr>
      <w:r w:rsidRPr="00E825BD">
        <w:rPr>
          <w:noProof/>
        </w:rPr>
        <w:t>7.</w:t>
      </w:r>
      <w:r w:rsidRPr="00E825BD">
        <w:rPr>
          <w:noProof/>
        </w:rPr>
        <w:tab/>
        <w:t>Pople I, Poon W, Assaker R</w:t>
      </w:r>
      <w:r w:rsidRPr="00E825BD">
        <w:rPr>
          <w:i/>
          <w:noProof/>
        </w:rPr>
        <w:t xml:space="preserve"> et al.</w:t>
      </w:r>
      <w:r w:rsidRPr="00E825BD">
        <w:rPr>
          <w:noProof/>
        </w:rPr>
        <w:t xml:space="preserve"> Comparison of infection rate with the use of antibiotic-impregnated vs standard extraventricular drainage devices: a prospective, randomized controlled trial. </w:t>
      </w:r>
      <w:r w:rsidRPr="00E825BD">
        <w:rPr>
          <w:i/>
          <w:noProof/>
        </w:rPr>
        <w:t>Neurosurgery</w:t>
      </w:r>
      <w:r w:rsidRPr="00E825BD">
        <w:rPr>
          <w:noProof/>
        </w:rPr>
        <w:t xml:space="preserve"> 2012; </w:t>
      </w:r>
      <w:r w:rsidRPr="00E825BD">
        <w:rPr>
          <w:b/>
          <w:noProof/>
        </w:rPr>
        <w:t>71</w:t>
      </w:r>
      <w:r w:rsidRPr="00E825BD">
        <w:rPr>
          <w:noProof/>
        </w:rPr>
        <w:t>: 6-13.</w:t>
      </w:r>
    </w:p>
    <w:p w14:paraId="6BA53928" w14:textId="77777777" w:rsidR="00691990" w:rsidRPr="00E825BD" w:rsidRDefault="00691990" w:rsidP="00691990">
      <w:pPr>
        <w:pStyle w:val="EndNoteBibliography"/>
        <w:ind w:left="720" w:hanging="720"/>
        <w:rPr>
          <w:noProof/>
        </w:rPr>
      </w:pPr>
      <w:r w:rsidRPr="00E825BD">
        <w:rPr>
          <w:noProof/>
        </w:rPr>
        <w:t>8.</w:t>
      </w:r>
      <w:r w:rsidRPr="00E825BD">
        <w:rPr>
          <w:noProof/>
        </w:rPr>
        <w:tab/>
        <w:t xml:space="preserve">Sonabend AM, Korenfeld Y, Crisman C, Badjatia N, Mayer SA, Connolly ES, Jr. Prevention of ventriculostomy-related infections with prophylactic antibiotics and antibiotic-coated external ventricular drains: a systematic review. </w:t>
      </w:r>
      <w:r w:rsidRPr="00E825BD">
        <w:rPr>
          <w:i/>
          <w:noProof/>
        </w:rPr>
        <w:t>Neurosurgery</w:t>
      </w:r>
      <w:r w:rsidRPr="00E825BD">
        <w:rPr>
          <w:noProof/>
        </w:rPr>
        <w:t xml:space="preserve"> 2011; </w:t>
      </w:r>
      <w:r w:rsidRPr="00E825BD">
        <w:rPr>
          <w:b/>
          <w:noProof/>
        </w:rPr>
        <w:t>68</w:t>
      </w:r>
      <w:r w:rsidRPr="00E825BD">
        <w:rPr>
          <w:noProof/>
        </w:rPr>
        <w:t>: 996-1005.</w:t>
      </w:r>
    </w:p>
    <w:p w14:paraId="46254C90" w14:textId="77777777" w:rsidR="00691990" w:rsidRPr="00E825BD" w:rsidRDefault="00691990" w:rsidP="00691990">
      <w:pPr>
        <w:pStyle w:val="EndNoteBibliography"/>
        <w:ind w:left="720" w:hanging="720"/>
        <w:rPr>
          <w:noProof/>
        </w:rPr>
      </w:pPr>
      <w:r w:rsidRPr="00E825BD">
        <w:rPr>
          <w:noProof/>
        </w:rPr>
        <w:t>9.</w:t>
      </w:r>
      <w:r w:rsidRPr="00E825BD">
        <w:rPr>
          <w:noProof/>
        </w:rPr>
        <w:tab/>
        <w:t>Zabramski JM, Whiting D, Darouiche RO</w:t>
      </w:r>
      <w:r w:rsidRPr="00E825BD">
        <w:rPr>
          <w:i/>
          <w:noProof/>
        </w:rPr>
        <w:t xml:space="preserve"> et al.</w:t>
      </w:r>
      <w:r w:rsidRPr="00E825BD">
        <w:rPr>
          <w:noProof/>
        </w:rPr>
        <w:t xml:space="preserve"> Efficacy of antimicrobial-impregnated external ventricular drain catheters: a prospective, randomized, controlled trial. </w:t>
      </w:r>
      <w:r w:rsidRPr="00E825BD">
        <w:rPr>
          <w:i/>
          <w:noProof/>
        </w:rPr>
        <w:t>J Neurosurg</w:t>
      </w:r>
      <w:r w:rsidRPr="00E825BD">
        <w:rPr>
          <w:noProof/>
        </w:rPr>
        <w:t xml:space="preserve"> 2003; </w:t>
      </w:r>
      <w:r w:rsidRPr="00E825BD">
        <w:rPr>
          <w:b/>
          <w:noProof/>
        </w:rPr>
        <w:t>98</w:t>
      </w:r>
      <w:r w:rsidRPr="00E825BD">
        <w:rPr>
          <w:noProof/>
        </w:rPr>
        <w:t>: 725-30.</w:t>
      </w:r>
    </w:p>
    <w:p w14:paraId="119DB80C" w14:textId="77777777" w:rsidR="00691990" w:rsidRPr="00E825BD" w:rsidRDefault="00691990" w:rsidP="00691990">
      <w:pPr>
        <w:pStyle w:val="EndNoteBibliography"/>
        <w:ind w:left="720" w:hanging="720"/>
        <w:rPr>
          <w:noProof/>
        </w:rPr>
      </w:pPr>
      <w:r w:rsidRPr="00E825BD">
        <w:rPr>
          <w:noProof/>
        </w:rPr>
        <w:t>10.</w:t>
      </w:r>
      <w:r w:rsidRPr="00E825BD">
        <w:rPr>
          <w:noProof/>
        </w:rPr>
        <w:tab/>
        <w:t xml:space="preserve">Wong GK, Poon WS, Wai S, Yu LM, Lyon D, Lam JM Failure of regular external ventricular drain exchange to reduce cerebrospinal fluid infection: result of a randomised controlled trial. </w:t>
      </w:r>
      <w:r w:rsidRPr="00E825BD">
        <w:rPr>
          <w:i/>
          <w:noProof/>
        </w:rPr>
        <w:t>J Neurol Neurosurg Psychiatry</w:t>
      </w:r>
      <w:r w:rsidRPr="00E825BD">
        <w:rPr>
          <w:noProof/>
        </w:rPr>
        <w:t xml:space="preserve"> 2002; </w:t>
      </w:r>
      <w:r w:rsidRPr="00E825BD">
        <w:rPr>
          <w:b/>
          <w:noProof/>
        </w:rPr>
        <w:t>73</w:t>
      </w:r>
      <w:r w:rsidRPr="00E825BD">
        <w:rPr>
          <w:noProof/>
        </w:rPr>
        <w:t>: 759-61.</w:t>
      </w:r>
    </w:p>
    <w:p w14:paraId="5D986A97" w14:textId="77777777" w:rsidR="00691990" w:rsidRPr="00E825BD" w:rsidRDefault="00691990" w:rsidP="00691990">
      <w:pPr>
        <w:pStyle w:val="EndNoteBibliography"/>
        <w:ind w:left="720" w:hanging="720"/>
        <w:rPr>
          <w:noProof/>
        </w:rPr>
      </w:pPr>
      <w:r w:rsidRPr="00E825BD">
        <w:rPr>
          <w:noProof/>
        </w:rPr>
        <w:t>11.</w:t>
      </w:r>
      <w:r w:rsidRPr="00E825BD">
        <w:rPr>
          <w:noProof/>
        </w:rPr>
        <w:tab/>
        <w:t xml:space="preserve">Atkinson RA, Fikrey L, Vail A, Patel HC Silver-impregnated external-ventricular-drain-related cerebrospinal fluid infections: a meta-analysis. </w:t>
      </w:r>
      <w:r w:rsidRPr="00E825BD">
        <w:rPr>
          <w:i/>
          <w:noProof/>
        </w:rPr>
        <w:t>J Hosp Infect</w:t>
      </w:r>
      <w:r w:rsidRPr="00E825BD">
        <w:rPr>
          <w:noProof/>
        </w:rPr>
        <w:t xml:space="preserve"> 2016; </w:t>
      </w:r>
      <w:r w:rsidRPr="00E825BD">
        <w:rPr>
          <w:b/>
          <w:noProof/>
        </w:rPr>
        <w:t>92</w:t>
      </w:r>
      <w:r w:rsidRPr="00E825BD">
        <w:rPr>
          <w:noProof/>
        </w:rPr>
        <w:t>: 263-72.</w:t>
      </w:r>
    </w:p>
    <w:p w14:paraId="56F10506" w14:textId="77777777" w:rsidR="00691990" w:rsidRPr="00E825BD" w:rsidRDefault="00691990" w:rsidP="00691990">
      <w:pPr>
        <w:pStyle w:val="EndNoteBibliography"/>
        <w:ind w:left="720" w:hanging="720"/>
        <w:rPr>
          <w:noProof/>
        </w:rPr>
      </w:pPr>
      <w:r w:rsidRPr="00E825BD">
        <w:rPr>
          <w:noProof/>
        </w:rPr>
        <w:t>12.</w:t>
      </w:r>
      <w:r w:rsidRPr="00E825BD">
        <w:rPr>
          <w:noProof/>
        </w:rPr>
        <w:tab/>
        <w:t>Timsit JF, Schwebel C, Bouadma L</w:t>
      </w:r>
      <w:r w:rsidRPr="00E825BD">
        <w:rPr>
          <w:i/>
          <w:noProof/>
        </w:rPr>
        <w:t xml:space="preserve"> et al.</w:t>
      </w:r>
      <w:r w:rsidRPr="00E825BD">
        <w:rPr>
          <w:noProof/>
        </w:rPr>
        <w:t xml:space="preserve"> Chlorhexidine-impregnated sponges and less frequent dressing changes for prevention of catheter-related infections in critically ill adults: a randomized controlled trial. </w:t>
      </w:r>
      <w:r w:rsidRPr="00E825BD">
        <w:rPr>
          <w:i/>
          <w:noProof/>
        </w:rPr>
        <w:t>JAMA</w:t>
      </w:r>
      <w:r w:rsidRPr="00E825BD">
        <w:rPr>
          <w:noProof/>
        </w:rPr>
        <w:t xml:space="preserve"> 2009; </w:t>
      </w:r>
      <w:r w:rsidRPr="00E825BD">
        <w:rPr>
          <w:b/>
          <w:noProof/>
        </w:rPr>
        <w:t>301</w:t>
      </w:r>
      <w:r w:rsidRPr="00E825BD">
        <w:rPr>
          <w:noProof/>
        </w:rPr>
        <w:t>: 1231-41.</w:t>
      </w:r>
    </w:p>
    <w:p w14:paraId="037C3DB6" w14:textId="77777777" w:rsidR="00691990" w:rsidRPr="00E825BD" w:rsidRDefault="00691990" w:rsidP="00691990">
      <w:pPr>
        <w:pStyle w:val="EndNoteBibliography"/>
        <w:ind w:left="720" w:hanging="720"/>
        <w:rPr>
          <w:noProof/>
        </w:rPr>
      </w:pPr>
      <w:r w:rsidRPr="00E825BD">
        <w:rPr>
          <w:noProof/>
        </w:rPr>
        <w:t>13.</w:t>
      </w:r>
      <w:r w:rsidRPr="00E825BD">
        <w:rPr>
          <w:noProof/>
        </w:rPr>
        <w:tab/>
        <w:t>Roethlisberger M, Moffa G, Fisch U</w:t>
      </w:r>
      <w:r w:rsidRPr="00E825BD">
        <w:rPr>
          <w:i/>
          <w:noProof/>
        </w:rPr>
        <w:t xml:space="preserve"> et al.</w:t>
      </w:r>
      <w:r w:rsidRPr="00E825BD">
        <w:rPr>
          <w:noProof/>
        </w:rPr>
        <w:t xml:space="preserve"> Effectiveness of a Chlorhexidine Dressing on Silver-coated External Ventricular Drain-associated Colonization and Infection: A Prospective Single-blinded Randomized Controlled Clinical Trial. </w:t>
      </w:r>
      <w:r w:rsidRPr="00E825BD">
        <w:rPr>
          <w:i/>
          <w:noProof/>
        </w:rPr>
        <w:t>Clinical infectious diseases : an official publication of the Infectious Diseases Society of America</w:t>
      </w:r>
      <w:r w:rsidRPr="00E825BD">
        <w:rPr>
          <w:noProof/>
        </w:rPr>
        <w:t xml:space="preserve"> 2018; </w:t>
      </w:r>
      <w:r w:rsidRPr="00E825BD">
        <w:rPr>
          <w:b/>
          <w:noProof/>
        </w:rPr>
        <w:t>67</w:t>
      </w:r>
      <w:r w:rsidRPr="00E825BD">
        <w:rPr>
          <w:noProof/>
        </w:rPr>
        <w:t>: 1868-77.</w:t>
      </w:r>
    </w:p>
    <w:p w14:paraId="09187FB4" w14:textId="77777777" w:rsidR="00691990" w:rsidRPr="00E825BD" w:rsidRDefault="00691990" w:rsidP="00691990">
      <w:pPr>
        <w:pStyle w:val="EndNoteBibliography"/>
        <w:ind w:left="720" w:hanging="720"/>
        <w:rPr>
          <w:noProof/>
        </w:rPr>
      </w:pPr>
      <w:r w:rsidRPr="00E825BD">
        <w:rPr>
          <w:noProof/>
        </w:rPr>
        <w:t>14.</w:t>
      </w:r>
      <w:r w:rsidRPr="00E825BD">
        <w:rPr>
          <w:noProof/>
        </w:rPr>
        <w:tab/>
        <w:t>Baum GR, Hooten KG, Lockney DT</w:t>
      </w:r>
      <w:r w:rsidRPr="00E825BD">
        <w:rPr>
          <w:i/>
          <w:noProof/>
        </w:rPr>
        <w:t xml:space="preserve"> et al.</w:t>
      </w:r>
      <w:r w:rsidRPr="00E825BD">
        <w:rPr>
          <w:noProof/>
        </w:rPr>
        <w:t xml:space="preserve"> External ventricular drain practice variations: results from a nationwide survey. </w:t>
      </w:r>
      <w:r w:rsidRPr="00E825BD">
        <w:rPr>
          <w:i/>
          <w:noProof/>
        </w:rPr>
        <w:t>J Neurosurg</w:t>
      </w:r>
      <w:r w:rsidRPr="00E825BD">
        <w:rPr>
          <w:noProof/>
        </w:rPr>
        <w:t xml:space="preserve"> 2017; </w:t>
      </w:r>
      <w:r w:rsidRPr="00E825BD">
        <w:rPr>
          <w:b/>
          <w:noProof/>
        </w:rPr>
        <w:t>127</w:t>
      </w:r>
      <w:r w:rsidRPr="00E825BD">
        <w:rPr>
          <w:noProof/>
        </w:rPr>
        <w:t>: 1190-7.</w:t>
      </w:r>
    </w:p>
    <w:p w14:paraId="553B5F0C" w14:textId="77777777" w:rsidR="00691990" w:rsidRPr="00E825BD" w:rsidRDefault="00691990" w:rsidP="00691990">
      <w:pPr>
        <w:pStyle w:val="EndNoteBibliography"/>
        <w:ind w:left="720" w:hanging="720"/>
        <w:rPr>
          <w:noProof/>
        </w:rPr>
      </w:pPr>
      <w:r w:rsidRPr="00E825BD">
        <w:rPr>
          <w:noProof/>
        </w:rPr>
        <w:lastRenderedPageBreak/>
        <w:t>15.</w:t>
      </w:r>
      <w:r w:rsidRPr="00E825BD">
        <w:rPr>
          <w:noProof/>
        </w:rPr>
        <w:tab/>
        <w:t>Sterne JAC, Savovic J, Page MJ</w:t>
      </w:r>
      <w:r w:rsidRPr="00E825BD">
        <w:rPr>
          <w:i/>
          <w:noProof/>
        </w:rPr>
        <w:t xml:space="preserve"> et al.</w:t>
      </w:r>
      <w:r w:rsidRPr="00E825BD">
        <w:rPr>
          <w:noProof/>
        </w:rPr>
        <w:t xml:space="preserve"> RoB 2: a revised tool for assessing risk of bias in randomised trials. </w:t>
      </w:r>
      <w:r w:rsidRPr="00E825BD">
        <w:rPr>
          <w:i/>
          <w:noProof/>
        </w:rPr>
        <w:t>BMJ</w:t>
      </w:r>
      <w:r w:rsidRPr="00E825BD">
        <w:rPr>
          <w:noProof/>
        </w:rPr>
        <w:t xml:space="preserve"> 2019; </w:t>
      </w:r>
      <w:r w:rsidRPr="00E825BD">
        <w:rPr>
          <w:b/>
          <w:noProof/>
        </w:rPr>
        <w:t>366</w:t>
      </w:r>
      <w:r w:rsidRPr="00E825BD">
        <w:rPr>
          <w:noProof/>
        </w:rPr>
        <w:t>: l4898.</w:t>
      </w:r>
    </w:p>
    <w:p w14:paraId="7E69FEF2" w14:textId="77777777" w:rsidR="00691990" w:rsidRPr="00E825BD" w:rsidRDefault="00691990" w:rsidP="00691990">
      <w:pPr>
        <w:pStyle w:val="EndNoteBibliography"/>
        <w:ind w:left="720" w:hanging="720"/>
        <w:rPr>
          <w:noProof/>
        </w:rPr>
      </w:pPr>
      <w:r w:rsidRPr="00E825BD">
        <w:rPr>
          <w:noProof/>
        </w:rPr>
        <w:t>16.</w:t>
      </w:r>
      <w:r w:rsidRPr="00E825BD">
        <w:rPr>
          <w:noProof/>
        </w:rPr>
        <w:tab/>
        <w:t>Sterne JA, Hernan MA, Reeves BC</w:t>
      </w:r>
      <w:r w:rsidRPr="00E825BD">
        <w:rPr>
          <w:i/>
          <w:noProof/>
        </w:rPr>
        <w:t xml:space="preserve"> et al.</w:t>
      </w:r>
      <w:r w:rsidRPr="00E825BD">
        <w:rPr>
          <w:noProof/>
        </w:rPr>
        <w:t xml:space="preserve"> ROBINS-I: a tool for assessing risk of bias in non-randomised studies of interventions. </w:t>
      </w:r>
      <w:r w:rsidRPr="00E825BD">
        <w:rPr>
          <w:i/>
          <w:noProof/>
        </w:rPr>
        <w:t>BMJ</w:t>
      </w:r>
      <w:r w:rsidRPr="00E825BD">
        <w:rPr>
          <w:noProof/>
        </w:rPr>
        <w:t xml:space="preserve"> 2016; </w:t>
      </w:r>
      <w:r w:rsidRPr="00E825BD">
        <w:rPr>
          <w:b/>
          <w:noProof/>
        </w:rPr>
        <w:t>355</w:t>
      </w:r>
      <w:r w:rsidRPr="00E825BD">
        <w:rPr>
          <w:noProof/>
        </w:rPr>
        <w:t>: i4919.</w:t>
      </w:r>
    </w:p>
    <w:p w14:paraId="17D60148" w14:textId="77777777" w:rsidR="00691990" w:rsidRPr="00E825BD" w:rsidRDefault="00691990" w:rsidP="00691990">
      <w:pPr>
        <w:pStyle w:val="EndNoteBibliography"/>
        <w:ind w:left="720" w:hanging="720"/>
        <w:rPr>
          <w:noProof/>
        </w:rPr>
      </w:pPr>
      <w:r w:rsidRPr="00E825BD">
        <w:rPr>
          <w:noProof/>
        </w:rPr>
        <w:t>17.</w:t>
      </w:r>
      <w:r w:rsidRPr="00E825BD">
        <w:rPr>
          <w:noProof/>
        </w:rPr>
        <w:tab/>
        <w:t xml:space="preserve">Jiang T, Cao B, Shan G Accurate confidence intervals for risk difference in meta-analysis with rare events. </w:t>
      </w:r>
      <w:r w:rsidRPr="00E825BD">
        <w:rPr>
          <w:i/>
          <w:noProof/>
        </w:rPr>
        <w:t>BMC Med Res Methodol</w:t>
      </w:r>
      <w:r w:rsidRPr="00E825BD">
        <w:rPr>
          <w:noProof/>
        </w:rPr>
        <w:t xml:space="preserve"> 2020; </w:t>
      </w:r>
      <w:r w:rsidRPr="00E825BD">
        <w:rPr>
          <w:b/>
          <w:noProof/>
        </w:rPr>
        <w:t>20</w:t>
      </w:r>
      <w:r w:rsidRPr="00E825BD">
        <w:rPr>
          <w:noProof/>
        </w:rPr>
        <w:t>: 98.</w:t>
      </w:r>
    </w:p>
    <w:p w14:paraId="3A668C99" w14:textId="77777777" w:rsidR="00691990" w:rsidRPr="00E825BD" w:rsidRDefault="00691990" w:rsidP="00691990">
      <w:pPr>
        <w:pStyle w:val="EndNoteBibliography"/>
        <w:ind w:left="720" w:hanging="720"/>
        <w:rPr>
          <w:noProof/>
        </w:rPr>
      </w:pPr>
      <w:r w:rsidRPr="00E825BD">
        <w:rPr>
          <w:noProof/>
        </w:rPr>
        <w:t>18.</w:t>
      </w:r>
      <w:r w:rsidRPr="00E825BD">
        <w:rPr>
          <w:noProof/>
        </w:rPr>
        <w:tab/>
        <w:t xml:space="preserve">Sieg EP, Schlauderaff AC, Payne RA, Glantz MJ, Simon SD Impact of an External Ventricular Drain Placement and Handling Protocol on Infection Rates: A Meta-Analysis and Single Institution Experience. </w:t>
      </w:r>
      <w:r w:rsidRPr="00E825BD">
        <w:rPr>
          <w:i/>
          <w:noProof/>
        </w:rPr>
        <w:t>World Neurosurg</w:t>
      </w:r>
      <w:r w:rsidRPr="00E825BD">
        <w:rPr>
          <w:noProof/>
        </w:rPr>
        <w:t xml:space="preserve"> 2018; </w:t>
      </w:r>
      <w:r w:rsidRPr="00E825BD">
        <w:rPr>
          <w:b/>
          <w:noProof/>
        </w:rPr>
        <w:t>115</w:t>
      </w:r>
      <w:r w:rsidRPr="00E825BD">
        <w:rPr>
          <w:noProof/>
        </w:rPr>
        <w:t>: e53-e8.</w:t>
      </w:r>
    </w:p>
    <w:p w14:paraId="4A275C2C" w14:textId="77777777" w:rsidR="00691990" w:rsidRPr="00E825BD" w:rsidRDefault="00691990" w:rsidP="00691990">
      <w:pPr>
        <w:pStyle w:val="EndNoteBibliography"/>
        <w:ind w:left="720" w:hanging="720"/>
        <w:rPr>
          <w:noProof/>
        </w:rPr>
      </w:pPr>
      <w:r w:rsidRPr="00E825BD">
        <w:rPr>
          <w:noProof/>
        </w:rPr>
        <w:t>19.</w:t>
      </w:r>
      <w:r w:rsidRPr="00E825BD">
        <w:rPr>
          <w:noProof/>
        </w:rPr>
        <w:tab/>
        <w:t xml:space="preserve">Darrow DP, Quinn C, Do TH, Hunt M, Haines S Creation of an External Ventricular Drain Registry from a Quality Improvement Project. </w:t>
      </w:r>
      <w:r w:rsidRPr="00E825BD">
        <w:rPr>
          <w:i/>
          <w:noProof/>
        </w:rPr>
        <w:t>World Neurosurg</w:t>
      </w:r>
      <w:r w:rsidRPr="00E825BD">
        <w:rPr>
          <w:noProof/>
        </w:rPr>
        <w:t xml:space="preserve"> 2018; </w:t>
      </w:r>
      <w:r w:rsidRPr="00E825BD">
        <w:rPr>
          <w:b/>
          <w:noProof/>
        </w:rPr>
        <w:t>114</w:t>
      </w:r>
      <w:r w:rsidRPr="00E825BD">
        <w:rPr>
          <w:noProof/>
        </w:rPr>
        <w:t>: 84-9.</w:t>
      </w:r>
    </w:p>
    <w:p w14:paraId="1E4A6AB2" w14:textId="77777777" w:rsidR="00691990" w:rsidRPr="00E825BD" w:rsidRDefault="00691990" w:rsidP="00691990">
      <w:pPr>
        <w:pStyle w:val="EndNoteBibliography"/>
        <w:ind w:left="720" w:hanging="720"/>
        <w:rPr>
          <w:noProof/>
        </w:rPr>
      </w:pPr>
      <w:r w:rsidRPr="00E825BD">
        <w:rPr>
          <w:noProof/>
        </w:rPr>
        <w:t>20.</w:t>
      </w:r>
      <w:r w:rsidRPr="00E825BD">
        <w:rPr>
          <w:noProof/>
        </w:rPr>
        <w:tab/>
        <w:t>Scheithauer S, Moller M, Hollig A</w:t>
      </w:r>
      <w:r w:rsidRPr="00E825BD">
        <w:rPr>
          <w:i/>
          <w:noProof/>
        </w:rPr>
        <w:t xml:space="preserve"> et al.</w:t>
      </w:r>
      <w:r w:rsidRPr="00E825BD">
        <w:rPr>
          <w:noProof/>
        </w:rPr>
        <w:t xml:space="preserve"> Are chlorhexidine-containing dressings safe for use with ventricular drainages? </w:t>
      </w:r>
      <w:r w:rsidRPr="00E825BD">
        <w:rPr>
          <w:i/>
          <w:noProof/>
        </w:rPr>
        <w:t>Infection</w:t>
      </w:r>
      <w:r w:rsidRPr="00E825BD">
        <w:rPr>
          <w:noProof/>
        </w:rPr>
        <w:t xml:space="preserve"> 2014; </w:t>
      </w:r>
      <w:r w:rsidRPr="00E825BD">
        <w:rPr>
          <w:b/>
          <w:noProof/>
        </w:rPr>
        <w:t>42</w:t>
      </w:r>
      <w:r w:rsidRPr="00E825BD">
        <w:rPr>
          <w:noProof/>
        </w:rPr>
        <w:t>: 545-8.</w:t>
      </w:r>
    </w:p>
    <w:p w14:paraId="2165F8B3" w14:textId="77777777" w:rsidR="00691990" w:rsidRPr="00E825BD" w:rsidRDefault="00691990" w:rsidP="00691990">
      <w:pPr>
        <w:pStyle w:val="EndNoteBibliography"/>
        <w:ind w:left="720" w:hanging="720"/>
        <w:rPr>
          <w:noProof/>
        </w:rPr>
      </w:pPr>
      <w:r w:rsidRPr="00E825BD">
        <w:rPr>
          <w:noProof/>
        </w:rPr>
        <w:t>21.</w:t>
      </w:r>
      <w:r w:rsidRPr="00E825BD">
        <w:rPr>
          <w:noProof/>
        </w:rPr>
        <w:tab/>
        <w:t xml:space="preserve">Flint AC, Rao VA, Renda NC, Faigeles BS, Lasman TE, Sheridan W A simple protocol to prevent external ventricular drain infections. </w:t>
      </w:r>
      <w:r w:rsidRPr="00E825BD">
        <w:rPr>
          <w:i/>
          <w:noProof/>
        </w:rPr>
        <w:t>Neurosurgery</w:t>
      </w:r>
      <w:r w:rsidRPr="00E825BD">
        <w:rPr>
          <w:noProof/>
        </w:rPr>
        <w:t xml:space="preserve"> 2013; </w:t>
      </w:r>
      <w:r w:rsidRPr="00E825BD">
        <w:rPr>
          <w:b/>
          <w:noProof/>
        </w:rPr>
        <w:t>72</w:t>
      </w:r>
      <w:r w:rsidRPr="00E825BD">
        <w:rPr>
          <w:noProof/>
        </w:rPr>
        <w:t>: 993-9; discussion 9.</w:t>
      </w:r>
    </w:p>
    <w:p w14:paraId="2740E4B9" w14:textId="77777777" w:rsidR="00691990" w:rsidRPr="00E825BD" w:rsidRDefault="00691990" w:rsidP="00691990">
      <w:pPr>
        <w:pStyle w:val="EndNoteBibliography"/>
        <w:ind w:left="720" w:hanging="720"/>
        <w:rPr>
          <w:noProof/>
        </w:rPr>
      </w:pPr>
      <w:r w:rsidRPr="00E825BD">
        <w:rPr>
          <w:noProof/>
        </w:rPr>
        <w:t>22.</w:t>
      </w:r>
      <w:r w:rsidRPr="00E825BD">
        <w:rPr>
          <w:noProof/>
        </w:rPr>
        <w:tab/>
        <w:t xml:space="preserve">Davies BM, Jones A, Patel HC Implementation of a care bundle and evaluation of risk factors for surgical site infection in cranial neurosurgery. </w:t>
      </w:r>
      <w:r w:rsidRPr="00E825BD">
        <w:rPr>
          <w:i/>
          <w:noProof/>
        </w:rPr>
        <w:t>Clinical neurology and neurosurgery</w:t>
      </w:r>
      <w:r w:rsidRPr="00E825BD">
        <w:rPr>
          <w:noProof/>
        </w:rPr>
        <w:t xml:space="preserve"> 2016; </w:t>
      </w:r>
      <w:r w:rsidRPr="00E825BD">
        <w:rPr>
          <w:b/>
          <w:noProof/>
        </w:rPr>
        <w:t>144</w:t>
      </w:r>
      <w:r w:rsidRPr="00E825BD">
        <w:rPr>
          <w:noProof/>
        </w:rPr>
        <w:t>: 121-5.</w:t>
      </w:r>
    </w:p>
    <w:p w14:paraId="4A767A21" w14:textId="77777777" w:rsidR="00691990" w:rsidRPr="00E825BD" w:rsidRDefault="00691990" w:rsidP="00691990">
      <w:pPr>
        <w:pStyle w:val="EndNoteBibliography"/>
        <w:ind w:left="720" w:hanging="720"/>
        <w:rPr>
          <w:noProof/>
        </w:rPr>
      </w:pPr>
      <w:r w:rsidRPr="00E825BD">
        <w:rPr>
          <w:noProof/>
        </w:rPr>
        <w:t>23.</w:t>
      </w:r>
      <w:r w:rsidRPr="00E825BD">
        <w:rPr>
          <w:noProof/>
        </w:rPr>
        <w:tab/>
        <w:t>Safdar N, O'Horo JC, Ghufran A</w:t>
      </w:r>
      <w:r w:rsidRPr="00E825BD">
        <w:rPr>
          <w:i/>
          <w:noProof/>
        </w:rPr>
        <w:t xml:space="preserve"> et al.</w:t>
      </w:r>
      <w:r w:rsidRPr="00E825BD">
        <w:rPr>
          <w:noProof/>
        </w:rPr>
        <w:t xml:space="preserve"> Chlorhexidine-impregnated dressing for prevention of catheter-related bloodstream infection: a meta-analysis*. </w:t>
      </w:r>
      <w:r w:rsidRPr="00E825BD">
        <w:rPr>
          <w:i/>
          <w:noProof/>
        </w:rPr>
        <w:t>Crit Care Med</w:t>
      </w:r>
      <w:r w:rsidRPr="00E825BD">
        <w:rPr>
          <w:noProof/>
        </w:rPr>
        <w:t xml:space="preserve"> 2014; </w:t>
      </w:r>
      <w:r w:rsidRPr="00E825BD">
        <w:rPr>
          <w:b/>
          <w:noProof/>
        </w:rPr>
        <w:t>42</w:t>
      </w:r>
      <w:r w:rsidRPr="00E825BD">
        <w:rPr>
          <w:noProof/>
        </w:rPr>
        <w:t>: 1703-13.</w:t>
      </w:r>
    </w:p>
    <w:p w14:paraId="240632F3" w14:textId="77777777" w:rsidR="00691990" w:rsidRPr="00E825BD" w:rsidRDefault="00691990" w:rsidP="00691990">
      <w:pPr>
        <w:pStyle w:val="EndNoteBibliography"/>
        <w:ind w:left="720" w:hanging="720"/>
        <w:rPr>
          <w:noProof/>
        </w:rPr>
      </w:pPr>
      <w:r w:rsidRPr="00E825BD">
        <w:rPr>
          <w:noProof/>
        </w:rPr>
        <w:t>24.</w:t>
      </w:r>
      <w:r w:rsidRPr="00E825BD">
        <w:rPr>
          <w:noProof/>
        </w:rPr>
        <w:tab/>
        <w:t xml:space="preserve">Mann TJ, Orlikowski CE, Gurrin LC, Keil AD The effect of the biopatch, a chlorhexidine impregnated dressing, on bacterial colonization of epidural catheter exit sites. </w:t>
      </w:r>
      <w:r w:rsidRPr="00E825BD">
        <w:rPr>
          <w:i/>
          <w:noProof/>
        </w:rPr>
        <w:t>Anaesth Intensive Care</w:t>
      </w:r>
      <w:r w:rsidRPr="00E825BD">
        <w:rPr>
          <w:noProof/>
        </w:rPr>
        <w:t xml:space="preserve"> 2001; </w:t>
      </w:r>
      <w:r w:rsidRPr="00E825BD">
        <w:rPr>
          <w:b/>
          <w:noProof/>
        </w:rPr>
        <w:t>29</w:t>
      </w:r>
      <w:r w:rsidRPr="00E825BD">
        <w:rPr>
          <w:noProof/>
        </w:rPr>
        <w:t>: 600-3.</w:t>
      </w:r>
    </w:p>
    <w:p w14:paraId="71F4446B" w14:textId="77777777" w:rsidR="00691990" w:rsidRPr="00E825BD" w:rsidRDefault="00691990" w:rsidP="00691990">
      <w:pPr>
        <w:pStyle w:val="EndNoteBibliography"/>
        <w:ind w:left="720" w:hanging="720"/>
        <w:rPr>
          <w:noProof/>
        </w:rPr>
      </w:pPr>
      <w:r w:rsidRPr="00E825BD">
        <w:rPr>
          <w:noProof/>
        </w:rPr>
        <w:t>25.</w:t>
      </w:r>
      <w:r w:rsidRPr="00E825BD">
        <w:rPr>
          <w:noProof/>
        </w:rPr>
        <w:tab/>
        <w:t>Mounier R, Lobo D, Cook F</w:t>
      </w:r>
      <w:r w:rsidRPr="00E825BD">
        <w:rPr>
          <w:i/>
          <w:noProof/>
        </w:rPr>
        <w:t xml:space="preserve"> et al.</w:t>
      </w:r>
      <w:r w:rsidRPr="00E825BD">
        <w:rPr>
          <w:noProof/>
        </w:rPr>
        <w:t xml:space="preserve"> From the Skin to the Brain: Pathophysiology of Colonization and Infection of External Ventricular Drain, a Prospective Observational Study. </w:t>
      </w:r>
      <w:r w:rsidRPr="00E825BD">
        <w:rPr>
          <w:i/>
          <w:noProof/>
        </w:rPr>
        <w:t>PLoS One</w:t>
      </w:r>
      <w:r w:rsidRPr="00E825BD">
        <w:rPr>
          <w:noProof/>
        </w:rPr>
        <w:t xml:space="preserve"> 2015; </w:t>
      </w:r>
      <w:r w:rsidRPr="00E825BD">
        <w:rPr>
          <w:b/>
          <w:noProof/>
        </w:rPr>
        <w:t>10</w:t>
      </w:r>
      <w:r w:rsidRPr="00E825BD">
        <w:rPr>
          <w:noProof/>
        </w:rPr>
        <w:t>: e0142320.</w:t>
      </w:r>
    </w:p>
    <w:p w14:paraId="31A3507E" w14:textId="77777777" w:rsidR="00691990" w:rsidRPr="00E825BD" w:rsidRDefault="00691990" w:rsidP="00691990">
      <w:pPr>
        <w:pStyle w:val="EndNoteBibliography"/>
        <w:ind w:left="720" w:hanging="720"/>
        <w:rPr>
          <w:noProof/>
        </w:rPr>
      </w:pPr>
      <w:r w:rsidRPr="00E825BD">
        <w:rPr>
          <w:noProof/>
        </w:rPr>
        <w:t>26.</w:t>
      </w:r>
      <w:r w:rsidRPr="00E825BD">
        <w:rPr>
          <w:noProof/>
        </w:rPr>
        <w:tab/>
        <w:t xml:space="preserve">Puig-Asensio M, Marra AR, Childs CA, Kukla ME, Perencevich EN, Schweizer ML Effectiveness of chlorhexidine dressings to prevent catheter-related bloodstream infections. Does one size fit all? A systematic literature review and meta-analysis. </w:t>
      </w:r>
      <w:r w:rsidRPr="00E825BD">
        <w:rPr>
          <w:i/>
          <w:noProof/>
        </w:rPr>
        <w:t>Infection control and hospital epidemiology : the official journal of the Society of Hospital Epidemiologists of America</w:t>
      </w:r>
      <w:r w:rsidRPr="00E825BD">
        <w:rPr>
          <w:noProof/>
        </w:rPr>
        <w:t xml:space="preserve"> 2020; </w:t>
      </w:r>
      <w:r w:rsidRPr="00E825BD">
        <w:rPr>
          <w:b/>
          <w:noProof/>
        </w:rPr>
        <w:t>41</w:t>
      </w:r>
      <w:r w:rsidRPr="00E825BD">
        <w:rPr>
          <w:noProof/>
        </w:rPr>
        <w:t>: 1388-95.</w:t>
      </w:r>
    </w:p>
    <w:p w14:paraId="76F1F02B" w14:textId="4A54C8AC" w:rsidR="00996B3C" w:rsidRPr="00E825BD" w:rsidRDefault="00A639C8" w:rsidP="009C0173">
      <w:pPr>
        <w:jc w:val="both"/>
      </w:pPr>
      <w:r w:rsidRPr="00E825BD">
        <w:fldChar w:fldCharType="end"/>
      </w:r>
    </w:p>
    <w:p w14:paraId="24CCD2CD" w14:textId="5363E59D" w:rsidR="004B45EF" w:rsidRPr="00E825BD" w:rsidRDefault="004B45EF">
      <w:r w:rsidRPr="00E825BD">
        <w:br w:type="page"/>
      </w:r>
    </w:p>
    <w:p w14:paraId="29BB83F5" w14:textId="1F302A2E" w:rsidR="004B45EF" w:rsidRPr="00E825BD" w:rsidRDefault="004B45EF" w:rsidP="009C0173">
      <w:pPr>
        <w:jc w:val="both"/>
      </w:pPr>
      <w:r w:rsidRPr="00E825BD">
        <w:rPr>
          <w:b/>
          <w:bCs/>
        </w:rPr>
        <w:lastRenderedPageBreak/>
        <w:t>Table 1</w:t>
      </w:r>
      <w:r w:rsidR="001B415A" w:rsidRPr="00E825BD">
        <w:rPr>
          <w:b/>
          <w:bCs/>
        </w:rPr>
        <w:t>. Study characteristics and EVD protocols</w:t>
      </w:r>
      <w:r w:rsidR="001B415A" w:rsidRPr="00E825BD">
        <w:t xml:space="preserve">. </w:t>
      </w:r>
      <w:r w:rsidR="003F3AA6" w:rsidRPr="00E825BD">
        <w:t xml:space="preserve">*Note that additional interventions were also </w:t>
      </w:r>
      <w:r w:rsidR="002767B3" w:rsidRPr="00E825BD">
        <w:t>used</w:t>
      </w:r>
      <w:r w:rsidR="003F3AA6" w:rsidRPr="00E825BD">
        <w:t xml:space="preserve"> alongside chlorhexidine dressings. These were controlled between the treatment arms in only one study (Roethlisberger 2018). </w:t>
      </w:r>
      <w:r w:rsidR="000831CB" w:rsidRPr="00E825BD">
        <w:t xml:space="preserve">Abbreviations: CHG = chlorhexidine; Y = yes; N = no. </w:t>
      </w:r>
    </w:p>
    <w:p w14:paraId="6345956E" w14:textId="7F828D5A" w:rsidR="00F6400F" w:rsidRPr="00E825BD" w:rsidRDefault="00F6400F" w:rsidP="009C0173">
      <w:pPr>
        <w:jc w:val="both"/>
      </w:pPr>
    </w:p>
    <w:tbl>
      <w:tblPr>
        <w:tblW w:w="0" w:type="auto"/>
        <w:tblCellMar>
          <w:left w:w="0" w:type="dxa"/>
          <w:right w:w="0" w:type="dxa"/>
        </w:tblCellMar>
        <w:tblLook w:val="04A0" w:firstRow="1" w:lastRow="0" w:firstColumn="1" w:lastColumn="0" w:noHBand="0" w:noVBand="1"/>
      </w:tblPr>
      <w:tblGrid>
        <w:gridCol w:w="1201"/>
        <w:gridCol w:w="1471"/>
        <w:gridCol w:w="1108"/>
        <w:gridCol w:w="1355"/>
        <w:gridCol w:w="1324"/>
        <w:gridCol w:w="1184"/>
        <w:gridCol w:w="1361"/>
      </w:tblGrid>
      <w:tr w:rsidR="00F6400F" w:rsidRPr="00E825BD" w14:paraId="7F290DCE" w14:textId="77777777" w:rsidTr="00F05910">
        <w:trPr>
          <w:trHeight w:val="225"/>
        </w:trPr>
        <w:tc>
          <w:tcPr>
            <w:tcW w:w="2672" w:type="dxa"/>
            <w:gridSpan w:val="2"/>
            <w:vMerge w:val="restart"/>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59CB2CD7" w14:textId="77777777" w:rsidR="00F6400F" w:rsidRPr="00E825BD" w:rsidRDefault="00F6400F" w:rsidP="00F6400F">
            <w:pPr>
              <w:rPr>
                <w:rFonts w:eastAsia="Times New Roman" w:cstheme="minorHAnsi"/>
                <w:sz w:val="18"/>
                <w:szCs w:val="18"/>
                <w:lang w:eastAsia="en-GB"/>
              </w:rPr>
            </w:pPr>
          </w:p>
        </w:tc>
        <w:tc>
          <w:tcPr>
            <w:tcW w:w="6332" w:type="dxa"/>
            <w:gridSpan w:val="5"/>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62840E64"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Included studies</w:t>
            </w:r>
          </w:p>
        </w:tc>
      </w:tr>
      <w:tr w:rsidR="00F6400F" w:rsidRPr="00E825BD" w14:paraId="50915F50" w14:textId="77777777" w:rsidTr="00F05910">
        <w:trPr>
          <w:trHeight w:val="450"/>
        </w:trPr>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6503A539" w14:textId="77777777" w:rsidR="00F6400F" w:rsidRPr="00E825BD" w:rsidRDefault="00F6400F" w:rsidP="00F6400F">
            <w:pPr>
              <w:rPr>
                <w:rFonts w:eastAsia="Times New Roman" w:cstheme="minorHAnsi"/>
                <w:sz w:val="18"/>
                <w:szCs w:val="18"/>
                <w:lang w:eastAsia="en-GB"/>
              </w:rPr>
            </w:pPr>
          </w:p>
        </w:tc>
        <w:tc>
          <w:tcPr>
            <w:tcW w:w="1108"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57E6729E" w14:textId="636334A8"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Flint 2013</w:t>
            </w:r>
            <w:r w:rsidR="008333F5" w:rsidRPr="00E825BD">
              <w:rPr>
                <w:rFonts w:eastAsia="Times New Roman" w:cstheme="minorHAnsi"/>
                <w:color w:val="000000"/>
                <w:sz w:val="18"/>
                <w:szCs w:val="18"/>
                <w:lang w:eastAsia="en-GB"/>
              </w:rPr>
              <w:t xml:space="preserve"> </w:t>
            </w:r>
            <w:r w:rsidR="008333F5" w:rsidRPr="00E825BD">
              <w:rPr>
                <w:rFonts w:eastAsia="Times New Roman" w:cstheme="minorHAnsi"/>
                <w:color w:val="000000"/>
                <w:sz w:val="18"/>
                <w:szCs w:val="18"/>
                <w:lang w:eastAsia="en-GB"/>
              </w:rPr>
              <w:fldChar w:fldCharType="begin"/>
            </w:r>
            <w:r w:rsidR="000E0775" w:rsidRPr="00E825BD">
              <w:rPr>
                <w:rFonts w:eastAsia="Times New Roman" w:cstheme="minorHAnsi"/>
                <w:color w:val="000000"/>
                <w:sz w:val="18"/>
                <w:szCs w:val="18"/>
                <w:lang w:eastAsia="en-GB"/>
              </w:rPr>
              <w:instrText xml:space="preserve"> ADDIN EN.CITE &lt;EndNote&gt;&lt;Cite&gt;&lt;Author&gt;Flint&lt;/Author&gt;&lt;Year&gt;2013&lt;/Year&gt;&lt;RecNum&gt;4110&lt;/RecNum&gt;&lt;DisplayText&gt;&lt;style face="superscript"&gt;21&lt;/style&gt;&lt;/DisplayText&gt;&lt;record&gt;&lt;rec-number&gt;4110&lt;/rec-number&gt;&lt;foreign-keys&gt;&lt;key app="EN" db-id="x9vx22vve02d96e520upr5tvw20tarzdsest" timestamp="1612643305"&gt;4110&lt;/key&gt;&lt;/foreign-keys&gt;&lt;ref-type name="Journal Article"&gt;17&lt;/ref-type&gt;&lt;contributors&gt;&lt;authors&gt;&lt;author&gt;Flint, A. C.&lt;/author&gt;&lt;author&gt;Rao, V. A.&lt;/author&gt;&lt;author&gt;Renda, N. C.&lt;/author&gt;&lt;author&gt;Faigeles, B. S.&lt;/author&gt;&lt;author&gt;Lasman, T. E.&lt;/author&gt;&lt;author&gt;Sheridan, W.&lt;/author&gt;&lt;/authors&gt;&lt;/contributors&gt;&lt;auth-address&gt;Kaiser Permanente, Department of Neuroscience, Redwood City, California 94063, USA. alexander.c.flint@kp.org&lt;/auth-address&gt;&lt;titles&gt;&lt;title&gt;A simple protocol to prevent external ventricular drain infections&lt;/title&gt;&lt;secondary-title&gt;Neurosurgery&lt;/secondary-title&gt;&lt;/titles&gt;&lt;periodical&gt;&lt;full-title&gt;Neurosurgery&lt;/full-title&gt;&lt;/periodical&gt;&lt;pages&gt;993-9; discussion 999&lt;/pages&gt;&lt;volume&gt;72&lt;/volume&gt;&lt;number&gt;6&lt;/number&gt;&lt;edition&gt;2013/03/08&lt;/edition&gt;&lt;keywords&gt;&lt;keyword&gt;Aged&lt;/keyword&gt;&lt;keyword&gt;Catheter-Related Infections/etiology/*prevention &amp;amp; control&lt;/keyword&gt;&lt;keyword&gt;Catheters, Indwelling/adverse effects/microbiology&lt;/keyword&gt;&lt;keyword&gt;Cerebrospinal Fluid Shunts/*adverse effects&lt;/keyword&gt;&lt;keyword&gt;Drainage/adverse effects&lt;/keyword&gt;&lt;keyword&gt;Female&lt;/keyword&gt;&lt;keyword&gt;Humans&lt;/keyword&gt;&lt;keyword&gt;Hydrocephalus/surgery&lt;/keyword&gt;&lt;keyword&gt;Infection Control/*methods&lt;/keyword&gt;&lt;keyword&gt;Male&lt;/keyword&gt;&lt;keyword&gt;Middle Aged&lt;/keyword&gt;&lt;keyword&gt;Retrospective Studies&lt;/keyword&gt;&lt;/keywords&gt;&lt;dates&gt;&lt;year&gt;2013&lt;/year&gt;&lt;pub-dates&gt;&lt;date&gt;Jun&lt;/date&gt;&lt;/pub-dates&gt;&lt;/dates&gt;&lt;isbn&gt;1524-4040 (Electronic)&amp;#xD;0148-396X (Linking)&lt;/isbn&gt;&lt;accession-num&gt;23467249&lt;/accession-num&gt;&lt;urls&gt;&lt;related-urls&gt;&lt;url&gt;https://www.ncbi.nlm.nih.gov/pubmed/23467249&lt;/url&gt;&lt;/related-urls&gt;&lt;/urls&gt;&lt;electronic-resource-num&gt;10.1227/NEU.0b013e31828e8dfd&lt;/electronic-resource-num&gt;&lt;/record&gt;&lt;/Cite&gt;&lt;/EndNote&gt;</w:instrText>
            </w:r>
            <w:r w:rsidR="008333F5" w:rsidRPr="00E825BD">
              <w:rPr>
                <w:rFonts w:eastAsia="Times New Roman" w:cstheme="minorHAnsi"/>
                <w:color w:val="000000"/>
                <w:sz w:val="18"/>
                <w:szCs w:val="18"/>
                <w:lang w:eastAsia="en-GB"/>
              </w:rPr>
              <w:fldChar w:fldCharType="separate"/>
            </w:r>
            <w:r w:rsidR="000E0775" w:rsidRPr="00E825BD">
              <w:rPr>
                <w:rFonts w:eastAsia="Times New Roman" w:cstheme="minorHAnsi"/>
                <w:noProof/>
                <w:color w:val="000000"/>
                <w:sz w:val="18"/>
                <w:szCs w:val="18"/>
                <w:vertAlign w:val="superscript"/>
                <w:lang w:eastAsia="en-GB"/>
              </w:rPr>
              <w:t>21</w:t>
            </w:r>
            <w:r w:rsidR="008333F5" w:rsidRPr="00E825BD">
              <w:rPr>
                <w:rFonts w:eastAsia="Times New Roman" w:cstheme="minorHAnsi"/>
                <w:color w:val="000000"/>
                <w:sz w:val="18"/>
                <w:szCs w:val="18"/>
                <w:lang w:eastAsia="en-GB"/>
              </w:rPr>
              <w:fldChar w:fldCharType="end"/>
            </w:r>
          </w:p>
        </w:tc>
        <w:tc>
          <w:tcPr>
            <w:tcW w:w="1355"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3EC7FB5A" w14:textId="5120687C" w:rsidR="00F6400F" w:rsidRPr="00E825BD" w:rsidRDefault="00F6400F" w:rsidP="00F6400F">
            <w:pPr>
              <w:jc w:val="center"/>
              <w:rPr>
                <w:rFonts w:eastAsia="Times New Roman" w:cstheme="minorHAnsi"/>
                <w:lang w:eastAsia="en-GB"/>
              </w:rPr>
            </w:pPr>
            <w:proofErr w:type="spellStart"/>
            <w:proofErr w:type="gramStart"/>
            <w:r w:rsidRPr="00E825BD">
              <w:rPr>
                <w:rFonts w:eastAsia="Times New Roman" w:cstheme="minorHAnsi"/>
                <w:b/>
                <w:bCs/>
                <w:color w:val="000000"/>
                <w:sz w:val="17"/>
                <w:szCs w:val="17"/>
                <w:lang w:eastAsia="en-GB"/>
              </w:rPr>
              <w:t>Scheithauer</w:t>
            </w:r>
            <w:proofErr w:type="spellEnd"/>
            <w:r w:rsidRPr="00E825BD">
              <w:rPr>
                <w:rFonts w:eastAsia="Times New Roman" w:cstheme="minorHAnsi"/>
                <w:b/>
                <w:bCs/>
                <w:color w:val="000000"/>
                <w:sz w:val="17"/>
                <w:szCs w:val="17"/>
                <w:lang w:eastAsia="en-GB"/>
              </w:rPr>
              <w:t>  2014</w:t>
            </w:r>
            <w:proofErr w:type="gramEnd"/>
            <w:r w:rsidR="006C0C2E" w:rsidRPr="00E825BD">
              <w:rPr>
                <w:rFonts w:eastAsia="Times New Roman" w:cstheme="minorHAnsi"/>
                <w:b/>
                <w:bCs/>
                <w:color w:val="000000"/>
                <w:sz w:val="17"/>
                <w:szCs w:val="17"/>
                <w:lang w:eastAsia="en-GB"/>
              </w:rPr>
              <w:t xml:space="preserve"> </w:t>
            </w:r>
            <w:r w:rsidR="006C0C2E" w:rsidRPr="00E825BD">
              <w:rPr>
                <w:rFonts w:eastAsia="Times New Roman" w:cstheme="minorHAnsi"/>
                <w:b/>
                <w:bCs/>
                <w:color w:val="000000"/>
                <w:sz w:val="17"/>
                <w:szCs w:val="17"/>
                <w:lang w:eastAsia="en-GB"/>
              </w:rPr>
              <w:fldChar w:fldCharType="begin">
                <w:fldData xml:space="preserve">PEVuZE5vdGU+PENpdGU+PEF1dGhvcj5TY2hlaXRoYXVlcjwvQXV0aG9yPjxZZWFyPjIwMTQ8L1ll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</w:fldData>
              </w:fldChar>
            </w:r>
            <w:r w:rsidR="000E0775" w:rsidRPr="00E825BD">
              <w:rPr>
                <w:rFonts w:eastAsia="Times New Roman" w:cstheme="minorHAnsi"/>
                <w:b/>
                <w:bCs/>
                <w:color w:val="000000"/>
                <w:sz w:val="17"/>
                <w:szCs w:val="17"/>
                <w:lang w:eastAsia="en-GB"/>
              </w:rPr>
              <w:instrText xml:space="preserve"> ADDIN EN.CITE </w:instrText>
            </w:r>
            <w:r w:rsidR="000E0775" w:rsidRPr="00E825BD">
              <w:rPr>
                <w:rFonts w:eastAsia="Times New Roman" w:cstheme="minorHAnsi"/>
                <w:b/>
                <w:bCs/>
                <w:color w:val="000000"/>
                <w:sz w:val="17"/>
                <w:szCs w:val="17"/>
                <w:lang w:eastAsia="en-GB"/>
              </w:rPr>
              <w:fldChar w:fldCharType="begin">
                <w:fldData xml:space="preserve">PEVuZE5vdGU+PENpdGU+PEF1dGhvcj5TY2hlaXRoYXVlcjwvQXV0aG9yPjxZZWFyPjIwMTQ8L1ll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</w:fldData>
              </w:fldChar>
            </w:r>
            <w:r w:rsidR="000E0775" w:rsidRPr="00E825BD">
              <w:rPr>
                <w:rFonts w:eastAsia="Times New Roman" w:cstheme="minorHAnsi"/>
                <w:b/>
                <w:bCs/>
                <w:color w:val="000000"/>
                <w:sz w:val="17"/>
                <w:szCs w:val="17"/>
                <w:lang w:eastAsia="en-GB"/>
              </w:rPr>
              <w:instrText xml:space="preserve"> ADDIN EN.CITE.DATA </w:instrText>
            </w:r>
            <w:r w:rsidR="000E0775" w:rsidRPr="00E825BD">
              <w:rPr>
                <w:rFonts w:eastAsia="Times New Roman" w:cstheme="minorHAnsi"/>
                <w:b/>
                <w:bCs/>
                <w:color w:val="000000"/>
                <w:sz w:val="17"/>
                <w:szCs w:val="17"/>
                <w:lang w:eastAsia="en-GB"/>
              </w:rPr>
            </w:r>
            <w:r w:rsidR="000E0775" w:rsidRPr="00E825BD">
              <w:rPr>
                <w:rFonts w:eastAsia="Times New Roman" w:cstheme="minorHAnsi"/>
                <w:b/>
                <w:bCs/>
                <w:color w:val="000000"/>
                <w:sz w:val="17"/>
                <w:szCs w:val="17"/>
                <w:lang w:eastAsia="en-GB"/>
              </w:rPr>
              <w:fldChar w:fldCharType="end"/>
            </w:r>
            <w:r w:rsidR="006C0C2E" w:rsidRPr="00E825BD">
              <w:rPr>
                <w:rFonts w:eastAsia="Times New Roman" w:cstheme="minorHAnsi"/>
                <w:b/>
                <w:bCs/>
                <w:color w:val="000000"/>
                <w:sz w:val="17"/>
                <w:szCs w:val="17"/>
                <w:lang w:eastAsia="en-GB"/>
              </w:rPr>
            </w:r>
            <w:r w:rsidR="006C0C2E" w:rsidRPr="00E825BD">
              <w:rPr>
                <w:rFonts w:eastAsia="Times New Roman" w:cstheme="minorHAnsi"/>
                <w:b/>
                <w:bCs/>
                <w:color w:val="000000"/>
                <w:sz w:val="17"/>
                <w:szCs w:val="17"/>
                <w:lang w:eastAsia="en-GB"/>
              </w:rPr>
              <w:fldChar w:fldCharType="separate"/>
            </w:r>
            <w:r w:rsidR="000E0775" w:rsidRPr="00E825BD">
              <w:rPr>
                <w:rFonts w:eastAsia="Times New Roman" w:cstheme="minorHAnsi"/>
                <w:b/>
                <w:bCs/>
                <w:noProof/>
                <w:color w:val="000000"/>
                <w:sz w:val="17"/>
                <w:szCs w:val="17"/>
                <w:vertAlign w:val="superscript"/>
                <w:lang w:eastAsia="en-GB"/>
              </w:rPr>
              <w:t>20</w:t>
            </w:r>
            <w:r w:rsidR="006C0C2E" w:rsidRPr="00E825BD">
              <w:rPr>
                <w:rFonts w:eastAsia="Times New Roman" w:cstheme="minorHAnsi"/>
                <w:b/>
                <w:bCs/>
                <w:color w:val="000000"/>
                <w:sz w:val="17"/>
                <w:szCs w:val="17"/>
                <w:lang w:eastAsia="en-GB"/>
              </w:rPr>
              <w:fldChar w:fldCharType="end"/>
            </w:r>
          </w:p>
        </w:tc>
        <w:tc>
          <w:tcPr>
            <w:tcW w:w="1324"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19029160" w14:textId="06E2821C"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Roethlisberger 2018</w:t>
            </w:r>
            <w:r w:rsidR="008333F5" w:rsidRPr="00E825BD">
              <w:rPr>
                <w:rFonts w:eastAsia="Times New Roman" w:cstheme="minorHAnsi"/>
                <w:b/>
                <w:bCs/>
                <w:color w:val="000000"/>
                <w:sz w:val="17"/>
                <w:szCs w:val="17"/>
                <w:lang w:eastAsia="en-GB"/>
              </w:rPr>
              <w:t xml:space="preserve"> </w:t>
            </w:r>
            <w:r w:rsidR="008333F5" w:rsidRPr="00E825BD">
              <w:rPr>
                <w:rFonts w:eastAsia="Times New Roman" w:cstheme="minorHAnsi"/>
                <w:color w:val="000000"/>
                <w:sz w:val="18"/>
                <w:szCs w:val="18"/>
                <w:lang w:eastAsia="en-GB"/>
              </w:rPr>
              <w:fldChar w:fldCharType="begin">
                <w:fldData xml:space="preserve">PEVuZE5vdGU+PENpdGU+PEF1dGhvcj5Sb2V0aGxpc2JlcmdlcjwvQXV0aG9yPjxZZWFyPjIwMTg8
L1llYXI+PFJlY051bT40MTA2PC9SZWNOdW0+PERpc3BsYXlUZXh0PjxzdHlsZSBmYWNlPSJzdXBl
cnNjcmlwdCI+MTM8L3N0eWxlPjwvRGlzcGxheVRleHQ+PHJlY29yZD48cmVjLW51bWJlcj40MTA2
PC9yZWMtbnVtYmVyPjxmb3JlaWduLWtleXM+PGtleSBhcHA9IkVOIiBkYi1pZD0ieDl2eDIydnZl
MDJkOTZlNTIwdXByNXR2dzIwdGFyemRzZXN0IiB0aW1lc3RhbXA9IjE2MTI2NDMzMDUiPjQxMDY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rPr>
                <w:rFonts w:eastAsia="Times New Roman" w:cstheme="minorHAnsi"/>
                <w:color w:val="000000"/>
                <w:sz w:val="18"/>
                <w:szCs w:val="18"/>
                <w:lang w:eastAsia="en-GB"/>
              </w:rPr>
              <w:instrText xml:space="preserve"> ADDIN EN.CITE </w:instrText>
            </w:r>
            <w:r w:rsidR="00DA2C39" w:rsidRPr="00E825BD">
              <w:rPr>
                <w:rFonts w:eastAsia="Times New Roman" w:cstheme="minorHAnsi"/>
                <w:color w:val="000000"/>
                <w:sz w:val="18"/>
                <w:szCs w:val="18"/>
                <w:lang w:eastAsia="en-GB"/>
              </w:rPr>
              <w:fldChar w:fldCharType="begin">
                <w:fldData xml:space="preserve">PEVuZE5vdGU+PENpdGU+PEF1dGhvcj5Sb2V0aGxpc2JlcmdlcjwvQXV0aG9yPjxZZWFyPjIwMTg8
L1llYXI+PFJlY051bT40MTA2PC9SZWNOdW0+PERpc3BsYXlUZXh0PjxzdHlsZSBmYWNlPSJzdXBl
cnNjcmlwdCI+MTM8L3N0eWxlPjwvRGlzcGxheVRleHQ+PHJlY29yZD48cmVjLW51bWJlcj40MTA2
PC9yZWMtbnVtYmVyPjxmb3JlaWduLWtleXM+PGtleSBhcHA9IkVOIiBkYi1pZD0ieDl2eDIydnZl
MDJkOTZlNTIwdXByNXR2dzIwdGFyemRzZXN0IiB0aW1lc3RhbXA9IjE2MTI2NDMzMDUiPjQxMDY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rPr>
                <w:rFonts w:eastAsia="Times New Roman" w:cstheme="minorHAnsi"/>
                <w:color w:val="000000"/>
                <w:sz w:val="18"/>
                <w:szCs w:val="18"/>
                <w:lang w:eastAsia="en-GB"/>
              </w:rPr>
              <w:instrText xml:space="preserve"> ADDIN EN.CITE.DATA </w:instrText>
            </w:r>
            <w:r w:rsidR="00DA2C39" w:rsidRPr="00E825BD">
              <w:rPr>
                <w:rFonts w:eastAsia="Times New Roman" w:cstheme="minorHAnsi"/>
                <w:color w:val="000000"/>
                <w:sz w:val="18"/>
                <w:szCs w:val="18"/>
                <w:lang w:eastAsia="en-GB"/>
              </w:rPr>
            </w:r>
            <w:r w:rsidR="00DA2C39" w:rsidRPr="00E825BD">
              <w:rPr>
                <w:rFonts w:eastAsia="Times New Roman" w:cstheme="minorHAnsi"/>
                <w:color w:val="000000"/>
                <w:sz w:val="18"/>
                <w:szCs w:val="18"/>
                <w:lang w:eastAsia="en-GB"/>
              </w:rPr>
              <w:fldChar w:fldCharType="end"/>
            </w:r>
            <w:r w:rsidR="008333F5" w:rsidRPr="00E825BD">
              <w:rPr>
                <w:rFonts w:eastAsia="Times New Roman" w:cstheme="minorHAnsi"/>
                <w:color w:val="000000"/>
                <w:sz w:val="18"/>
                <w:szCs w:val="18"/>
                <w:lang w:eastAsia="en-GB"/>
              </w:rPr>
            </w:r>
            <w:r w:rsidR="008333F5" w:rsidRPr="00E825BD">
              <w:rPr>
                <w:rFonts w:eastAsia="Times New Roman" w:cstheme="minorHAnsi"/>
                <w:color w:val="000000"/>
                <w:sz w:val="18"/>
                <w:szCs w:val="18"/>
                <w:lang w:eastAsia="en-GB"/>
              </w:rPr>
              <w:fldChar w:fldCharType="separate"/>
            </w:r>
            <w:r w:rsidR="00DA2C39" w:rsidRPr="00E825BD">
              <w:rPr>
                <w:rFonts w:eastAsia="Times New Roman" w:cstheme="minorHAnsi"/>
                <w:noProof/>
                <w:color w:val="000000"/>
                <w:sz w:val="18"/>
                <w:szCs w:val="18"/>
                <w:vertAlign w:val="superscript"/>
                <w:lang w:eastAsia="en-GB"/>
              </w:rPr>
              <w:t>13</w:t>
            </w:r>
            <w:r w:rsidR="008333F5" w:rsidRPr="00E825BD">
              <w:rPr>
                <w:rFonts w:eastAsia="Times New Roman" w:cstheme="minorHAnsi"/>
                <w:color w:val="000000"/>
                <w:sz w:val="18"/>
                <w:szCs w:val="18"/>
                <w:lang w:eastAsia="en-GB"/>
              </w:rPr>
              <w:fldChar w:fldCharType="end"/>
            </w:r>
            <w:r w:rsidR="008333F5" w:rsidRPr="00E825BD">
              <w:rPr>
                <w:rFonts w:eastAsia="Times New Roman" w:cstheme="minorHAnsi"/>
                <w:b/>
                <w:bCs/>
                <w:color w:val="000000"/>
                <w:sz w:val="17"/>
                <w:szCs w:val="17"/>
                <w:lang w:eastAsia="en-GB"/>
              </w:rPr>
              <w:t xml:space="preserve"> </w:t>
            </w:r>
          </w:p>
        </w:tc>
        <w:tc>
          <w:tcPr>
            <w:tcW w:w="1184"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128FD603" w14:textId="6EFA19CF" w:rsidR="00F6400F" w:rsidRPr="00E825BD" w:rsidRDefault="00F6400F" w:rsidP="00F6400F">
            <w:pPr>
              <w:jc w:val="center"/>
              <w:rPr>
                <w:rFonts w:eastAsia="Times New Roman" w:cstheme="minorHAnsi"/>
                <w:lang w:eastAsia="en-GB"/>
              </w:rPr>
            </w:pPr>
            <w:proofErr w:type="spellStart"/>
            <w:r w:rsidRPr="00E825BD">
              <w:rPr>
                <w:rFonts w:eastAsia="Times New Roman" w:cstheme="minorHAnsi"/>
                <w:b/>
                <w:bCs/>
                <w:color w:val="000000"/>
                <w:sz w:val="17"/>
                <w:szCs w:val="17"/>
                <w:lang w:eastAsia="en-GB"/>
              </w:rPr>
              <w:t>Sieg</w:t>
            </w:r>
            <w:proofErr w:type="spellEnd"/>
            <w:r w:rsidRPr="00E825BD">
              <w:rPr>
                <w:rFonts w:eastAsia="Times New Roman" w:cstheme="minorHAnsi"/>
                <w:b/>
                <w:bCs/>
                <w:color w:val="000000"/>
                <w:sz w:val="17"/>
                <w:szCs w:val="17"/>
                <w:lang w:eastAsia="en-GB"/>
              </w:rPr>
              <w:t xml:space="preserve"> 2018</w:t>
            </w:r>
            <w:r w:rsidR="008333F5" w:rsidRPr="00E825BD">
              <w:rPr>
                <w:rFonts w:eastAsia="Times New Roman" w:cstheme="minorHAnsi"/>
                <w:color w:val="000000"/>
                <w:sz w:val="18"/>
                <w:szCs w:val="18"/>
                <w:lang w:eastAsia="en-GB"/>
              </w:rPr>
              <w:t xml:space="preserve"> </w:t>
            </w:r>
            <w:r w:rsidR="008333F5" w:rsidRPr="00E825BD">
              <w:rPr>
                <w:rFonts w:eastAsia="Times New Roman" w:cstheme="minorHAnsi"/>
                <w:color w:val="000000"/>
                <w:sz w:val="18"/>
                <w:szCs w:val="18"/>
                <w:lang w:eastAsia="en-GB"/>
              </w:rPr>
              <w:fldChar w:fldCharType="begin">
                <w:fldData xml:space="preserve">PEVuZE5vdGU+PENpdGU+PEF1dGhvcj5TaWVnPC9BdXRob3I+PFllYXI+MjAxODwvWWVhcj48UmVj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</w:fldData>
              </w:fldChar>
            </w:r>
            <w:r w:rsidR="000E0775" w:rsidRPr="00E825BD">
              <w:rPr>
                <w:rFonts w:eastAsia="Times New Roman" w:cstheme="minorHAnsi"/>
                <w:color w:val="000000"/>
                <w:sz w:val="18"/>
                <w:szCs w:val="18"/>
                <w:lang w:eastAsia="en-GB"/>
              </w:rPr>
              <w:instrText xml:space="preserve"> ADDIN EN.CITE </w:instrText>
            </w:r>
            <w:r w:rsidR="000E0775" w:rsidRPr="00E825BD">
              <w:rPr>
                <w:rFonts w:eastAsia="Times New Roman" w:cstheme="minorHAnsi"/>
                <w:color w:val="000000"/>
                <w:sz w:val="18"/>
                <w:szCs w:val="18"/>
                <w:lang w:eastAsia="en-GB"/>
              </w:rPr>
              <w:fldChar w:fldCharType="begin">
                <w:fldData xml:space="preserve">PEVuZE5vdGU+PENpdGU+PEF1dGhvcj5TaWVnPC9BdXRob3I+PFllYXI+MjAxODwvWWVhcj48UmVj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</w:fldData>
              </w:fldChar>
            </w:r>
            <w:r w:rsidR="000E0775" w:rsidRPr="00E825BD">
              <w:rPr>
                <w:rFonts w:eastAsia="Times New Roman" w:cstheme="minorHAnsi"/>
                <w:color w:val="000000"/>
                <w:sz w:val="18"/>
                <w:szCs w:val="18"/>
                <w:lang w:eastAsia="en-GB"/>
              </w:rPr>
              <w:instrText xml:space="preserve"> ADDIN EN.CITE.DATA </w:instrText>
            </w:r>
            <w:r w:rsidR="000E0775" w:rsidRPr="00E825BD">
              <w:rPr>
                <w:rFonts w:eastAsia="Times New Roman" w:cstheme="minorHAnsi"/>
                <w:color w:val="000000"/>
                <w:sz w:val="18"/>
                <w:szCs w:val="18"/>
                <w:lang w:eastAsia="en-GB"/>
              </w:rPr>
            </w:r>
            <w:r w:rsidR="000E0775" w:rsidRPr="00E825BD">
              <w:rPr>
                <w:rFonts w:eastAsia="Times New Roman" w:cstheme="minorHAnsi"/>
                <w:color w:val="000000"/>
                <w:sz w:val="18"/>
                <w:szCs w:val="18"/>
                <w:lang w:eastAsia="en-GB"/>
              </w:rPr>
              <w:fldChar w:fldCharType="end"/>
            </w:r>
            <w:r w:rsidR="008333F5" w:rsidRPr="00E825BD">
              <w:rPr>
                <w:rFonts w:eastAsia="Times New Roman" w:cstheme="minorHAnsi"/>
                <w:color w:val="000000"/>
                <w:sz w:val="18"/>
                <w:szCs w:val="18"/>
                <w:lang w:eastAsia="en-GB"/>
              </w:rPr>
            </w:r>
            <w:r w:rsidR="008333F5" w:rsidRPr="00E825BD">
              <w:rPr>
                <w:rFonts w:eastAsia="Times New Roman" w:cstheme="minorHAnsi"/>
                <w:color w:val="000000"/>
                <w:sz w:val="18"/>
                <w:szCs w:val="18"/>
                <w:lang w:eastAsia="en-GB"/>
              </w:rPr>
              <w:fldChar w:fldCharType="separate"/>
            </w:r>
            <w:r w:rsidR="000E0775" w:rsidRPr="00E825BD">
              <w:rPr>
                <w:rFonts w:eastAsia="Times New Roman" w:cstheme="minorHAnsi"/>
                <w:noProof/>
                <w:color w:val="000000"/>
                <w:sz w:val="18"/>
                <w:szCs w:val="18"/>
                <w:vertAlign w:val="superscript"/>
                <w:lang w:eastAsia="en-GB"/>
              </w:rPr>
              <w:t>18</w:t>
            </w:r>
            <w:r w:rsidR="008333F5" w:rsidRPr="00E825BD">
              <w:rPr>
                <w:rFonts w:eastAsia="Times New Roman" w:cstheme="minorHAnsi"/>
                <w:color w:val="000000"/>
                <w:sz w:val="18"/>
                <w:szCs w:val="18"/>
                <w:lang w:eastAsia="en-GB"/>
              </w:rPr>
              <w:fldChar w:fldCharType="end"/>
            </w:r>
          </w:p>
        </w:tc>
        <w:tc>
          <w:tcPr>
            <w:tcW w:w="1361"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3311E52B" w14:textId="76022E28"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Darrow 2018</w:t>
            </w:r>
            <w:r w:rsidR="008333F5" w:rsidRPr="00E825BD">
              <w:rPr>
                <w:rFonts w:eastAsia="Times New Roman" w:cstheme="minorHAnsi"/>
                <w:color w:val="000000"/>
                <w:sz w:val="18"/>
                <w:szCs w:val="18"/>
                <w:lang w:eastAsia="en-GB"/>
              </w:rPr>
              <w:t xml:space="preserve"> </w:t>
            </w:r>
            <w:r w:rsidR="008333F5" w:rsidRPr="00E825BD">
              <w:rPr>
                <w:rFonts w:eastAsia="Times New Roman" w:cstheme="minorHAnsi"/>
                <w:color w:val="000000"/>
                <w:sz w:val="18"/>
                <w:szCs w:val="18"/>
                <w:lang w:eastAsia="en-GB"/>
              </w:rPr>
              <w:fldChar w:fldCharType="begin">
                <w:fldData xml:space="preserve">PEVuZE5vdGU+PENpdGU+PEF1dGhvcj5EYXJyb3c8L0F1dGhvcj48WWVhcj4yMDE4PC9ZZWFyPjxS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=
</w:fldData>
              </w:fldChar>
            </w:r>
            <w:r w:rsidR="000E0775" w:rsidRPr="00E825BD">
              <w:rPr>
                <w:rFonts w:eastAsia="Times New Roman" w:cstheme="minorHAnsi"/>
                <w:color w:val="000000"/>
                <w:sz w:val="18"/>
                <w:szCs w:val="18"/>
                <w:lang w:eastAsia="en-GB"/>
              </w:rPr>
              <w:instrText xml:space="preserve"> ADDIN EN.CITE </w:instrText>
            </w:r>
            <w:r w:rsidR="000E0775" w:rsidRPr="00E825BD">
              <w:rPr>
                <w:rFonts w:eastAsia="Times New Roman" w:cstheme="minorHAnsi"/>
                <w:color w:val="000000"/>
                <w:sz w:val="18"/>
                <w:szCs w:val="18"/>
                <w:lang w:eastAsia="en-GB"/>
              </w:rPr>
              <w:fldChar w:fldCharType="begin">
                <w:fldData xml:space="preserve">PEVuZE5vdGU+PENpdGU+PEF1dGhvcj5EYXJyb3c8L0F1dGhvcj48WWVhcj4yMDE4PC9ZZWFyPjxS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=
</w:fldData>
              </w:fldChar>
            </w:r>
            <w:r w:rsidR="000E0775" w:rsidRPr="00E825BD">
              <w:rPr>
                <w:rFonts w:eastAsia="Times New Roman" w:cstheme="minorHAnsi"/>
                <w:color w:val="000000"/>
                <w:sz w:val="18"/>
                <w:szCs w:val="18"/>
                <w:lang w:eastAsia="en-GB"/>
              </w:rPr>
              <w:instrText xml:space="preserve"> ADDIN EN.CITE.DATA </w:instrText>
            </w:r>
            <w:r w:rsidR="000E0775" w:rsidRPr="00E825BD">
              <w:rPr>
                <w:rFonts w:eastAsia="Times New Roman" w:cstheme="minorHAnsi"/>
                <w:color w:val="000000"/>
                <w:sz w:val="18"/>
                <w:szCs w:val="18"/>
                <w:lang w:eastAsia="en-GB"/>
              </w:rPr>
            </w:r>
            <w:r w:rsidR="000E0775" w:rsidRPr="00E825BD">
              <w:rPr>
                <w:rFonts w:eastAsia="Times New Roman" w:cstheme="minorHAnsi"/>
                <w:color w:val="000000"/>
                <w:sz w:val="18"/>
                <w:szCs w:val="18"/>
                <w:lang w:eastAsia="en-GB"/>
              </w:rPr>
              <w:fldChar w:fldCharType="end"/>
            </w:r>
            <w:r w:rsidR="008333F5" w:rsidRPr="00E825BD">
              <w:rPr>
                <w:rFonts w:eastAsia="Times New Roman" w:cstheme="minorHAnsi"/>
                <w:color w:val="000000"/>
                <w:sz w:val="18"/>
                <w:szCs w:val="18"/>
                <w:lang w:eastAsia="en-GB"/>
              </w:rPr>
            </w:r>
            <w:r w:rsidR="008333F5" w:rsidRPr="00E825BD">
              <w:rPr>
                <w:rFonts w:eastAsia="Times New Roman" w:cstheme="minorHAnsi"/>
                <w:color w:val="000000"/>
                <w:sz w:val="18"/>
                <w:szCs w:val="18"/>
                <w:lang w:eastAsia="en-GB"/>
              </w:rPr>
              <w:fldChar w:fldCharType="separate"/>
            </w:r>
            <w:r w:rsidR="000E0775" w:rsidRPr="00E825BD">
              <w:rPr>
                <w:rFonts w:eastAsia="Times New Roman" w:cstheme="minorHAnsi"/>
                <w:noProof/>
                <w:color w:val="000000"/>
                <w:sz w:val="18"/>
                <w:szCs w:val="18"/>
                <w:vertAlign w:val="superscript"/>
                <w:lang w:eastAsia="en-GB"/>
              </w:rPr>
              <w:t>19</w:t>
            </w:r>
            <w:r w:rsidR="008333F5" w:rsidRPr="00E825BD">
              <w:rPr>
                <w:rFonts w:eastAsia="Times New Roman" w:cstheme="minorHAnsi"/>
                <w:color w:val="000000"/>
                <w:sz w:val="18"/>
                <w:szCs w:val="18"/>
                <w:lang w:eastAsia="en-GB"/>
              </w:rPr>
              <w:fldChar w:fldCharType="end"/>
            </w:r>
          </w:p>
        </w:tc>
      </w:tr>
      <w:tr w:rsidR="00F6400F" w:rsidRPr="00E825BD" w14:paraId="646A6B47" w14:textId="77777777" w:rsidTr="00F05910">
        <w:trPr>
          <w:trHeight w:val="675"/>
        </w:trPr>
        <w:tc>
          <w:tcPr>
            <w:tcW w:w="2672" w:type="dxa"/>
            <w:gridSpan w:val="2"/>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74025ED8"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Study design</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9FD7C0F" w14:textId="0AAE221B" w:rsidR="00F6400F" w:rsidRPr="00E825BD" w:rsidRDefault="00B82ED7" w:rsidP="00F6400F">
            <w:pPr>
              <w:jc w:val="center"/>
              <w:rPr>
                <w:rFonts w:eastAsia="Times New Roman" w:cstheme="minorHAnsi"/>
                <w:lang w:eastAsia="en-GB"/>
              </w:rPr>
            </w:pPr>
            <w:r w:rsidRPr="00E825BD">
              <w:rPr>
                <w:rFonts w:eastAsia="Times New Roman" w:cstheme="minorHAnsi"/>
                <w:color w:val="000000"/>
                <w:sz w:val="17"/>
                <w:szCs w:val="17"/>
                <w:lang w:eastAsia="en-GB"/>
              </w:rPr>
              <w:t>Case series</w:t>
            </w:r>
          </w:p>
          <w:p w14:paraId="2C8CFB08"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before/after protocol)</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BC2EC21" w14:textId="77777777" w:rsidR="00B82ED7" w:rsidRPr="00E825BD" w:rsidRDefault="00B82ED7" w:rsidP="00B82ED7">
            <w:pPr>
              <w:jc w:val="center"/>
              <w:rPr>
                <w:rFonts w:eastAsia="Times New Roman" w:cstheme="minorHAnsi"/>
                <w:lang w:eastAsia="en-GB"/>
              </w:rPr>
            </w:pPr>
            <w:r w:rsidRPr="00E825BD">
              <w:rPr>
                <w:rFonts w:eastAsia="Times New Roman" w:cstheme="minorHAnsi"/>
                <w:color w:val="000000"/>
                <w:sz w:val="17"/>
                <w:szCs w:val="17"/>
                <w:lang w:eastAsia="en-GB"/>
              </w:rPr>
              <w:t>Case series</w:t>
            </w:r>
          </w:p>
          <w:p w14:paraId="3787227F" w14:textId="57EC9FFF"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o control group)</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6432BA4"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Randomised controlled trial</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A71BFB0" w14:textId="77777777" w:rsidR="00B82ED7" w:rsidRPr="00E825BD" w:rsidRDefault="00B82ED7" w:rsidP="00B82ED7">
            <w:pPr>
              <w:jc w:val="center"/>
              <w:rPr>
                <w:rFonts w:eastAsia="Times New Roman" w:cstheme="minorHAnsi"/>
                <w:lang w:eastAsia="en-GB"/>
              </w:rPr>
            </w:pPr>
            <w:r w:rsidRPr="00E825BD">
              <w:rPr>
                <w:rFonts w:eastAsia="Times New Roman" w:cstheme="minorHAnsi"/>
                <w:color w:val="000000"/>
                <w:sz w:val="17"/>
                <w:szCs w:val="17"/>
                <w:lang w:eastAsia="en-GB"/>
              </w:rPr>
              <w:t>Case series</w:t>
            </w:r>
          </w:p>
          <w:p w14:paraId="69EE13AF" w14:textId="6FE97671"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before/after protocol)</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E739370" w14:textId="77777777" w:rsidR="00B82ED7" w:rsidRPr="00E825BD" w:rsidRDefault="00B82ED7" w:rsidP="00B82ED7">
            <w:pPr>
              <w:jc w:val="center"/>
              <w:rPr>
                <w:rFonts w:eastAsia="Times New Roman" w:cstheme="minorHAnsi"/>
                <w:lang w:eastAsia="en-GB"/>
              </w:rPr>
            </w:pPr>
            <w:r w:rsidRPr="00E825BD">
              <w:rPr>
                <w:rFonts w:eastAsia="Times New Roman" w:cstheme="minorHAnsi"/>
                <w:color w:val="000000"/>
                <w:sz w:val="17"/>
                <w:szCs w:val="17"/>
                <w:lang w:eastAsia="en-GB"/>
              </w:rPr>
              <w:t>Case series</w:t>
            </w:r>
          </w:p>
          <w:p w14:paraId="6D7609FF" w14:textId="28D3BFD8"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before/after protocol)</w:t>
            </w:r>
          </w:p>
        </w:tc>
      </w:tr>
      <w:tr w:rsidR="00F05910" w:rsidRPr="00E825BD" w14:paraId="7704E758" w14:textId="77777777" w:rsidTr="00F05910">
        <w:trPr>
          <w:trHeight w:val="225"/>
        </w:trPr>
        <w:tc>
          <w:tcPr>
            <w:tcW w:w="2672" w:type="dxa"/>
            <w:gridSpan w:val="2"/>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61A27582" w14:textId="77777777" w:rsidR="00F05910" w:rsidRPr="00E825BD" w:rsidRDefault="00F05910" w:rsidP="00F05910">
            <w:pPr>
              <w:jc w:val="center"/>
              <w:rPr>
                <w:rFonts w:eastAsia="Times New Roman" w:cstheme="minorHAnsi"/>
                <w:lang w:eastAsia="en-GB"/>
              </w:rPr>
            </w:pPr>
            <w:r w:rsidRPr="00E825BD">
              <w:rPr>
                <w:rFonts w:eastAsia="Times New Roman" w:cstheme="minorHAnsi"/>
                <w:b/>
                <w:bCs/>
                <w:color w:val="000000"/>
                <w:sz w:val="17"/>
                <w:szCs w:val="17"/>
                <w:lang w:eastAsia="en-GB"/>
              </w:rPr>
              <w:t>Dressing type evaluated</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082D997" w14:textId="5F0ADC3B" w:rsidR="00F05910" w:rsidRPr="00E825BD" w:rsidRDefault="00F05910" w:rsidP="00F05910">
            <w:pPr>
              <w:jc w:val="center"/>
              <w:rPr>
                <w:rFonts w:eastAsia="Times New Roman" w:cstheme="minorHAnsi"/>
                <w:lang w:eastAsia="en-GB"/>
              </w:rPr>
            </w:pPr>
            <w:proofErr w:type="spellStart"/>
            <w:r w:rsidRPr="00E825BD">
              <w:rPr>
                <w:rFonts w:eastAsia="Times New Roman" w:cstheme="minorHAnsi"/>
                <w:color w:val="000000"/>
                <w:sz w:val="17"/>
                <w:szCs w:val="17"/>
                <w:lang w:eastAsia="en-GB"/>
              </w:rPr>
              <w:t>Biopatch</w:t>
            </w:r>
            <w:proofErr w:type="spellEnd"/>
            <w:r w:rsidRPr="00E825BD">
              <w:t>®</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6E235C5" w14:textId="77777777" w:rsidR="00F05910" w:rsidRPr="00E825BD" w:rsidRDefault="00F05910" w:rsidP="00F05910">
            <w:pPr>
              <w:jc w:val="center"/>
              <w:rPr>
                <w:rFonts w:eastAsia="Times New Roman" w:cstheme="minorHAnsi"/>
                <w:lang w:eastAsia="en-GB"/>
              </w:rPr>
            </w:pPr>
            <w:r w:rsidRPr="00E825BD">
              <w:rPr>
                <w:rFonts w:eastAsia="Times New Roman" w:cstheme="minorHAnsi"/>
                <w:color w:val="000000"/>
                <w:sz w:val="17"/>
                <w:szCs w:val="17"/>
                <w:lang w:eastAsia="en-GB"/>
              </w:rPr>
              <w:t>Generic CHG</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F359E15" w14:textId="77777777" w:rsidR="00F05910" w:rsidRPr="00E825BD" w:rsidRDefault="00F05910" w:rsidP="00F05910">
            <w:pPr>
              <w:jc w:val="center"/>
              <w:rPr>
                <w:rFonts w:eastAsia="Times New Roman" w:cstheme="minorHAnsi"/>
                <w:lang w:eastAsia="en-GB"/>
              </w:rPr>
            </w:pPr>
            <w:r w:rsidRPr="00E825BD">
              <w:rPr>
                <w:rFonts w:eastAsia="Times New Roman" w:cstheme="minorHAnsi"/>
                <w:color w:val="000000"/>
                <w:sz w:val="17"/>
                <w:szCs w:val="17"/>
                <w:lang w:eastAsia="en-GB"/>
              </w:rPr>
              <w:t>Generic CHG</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hideMark/>
          </w:tcPr>
          <w:p w14:paraId="56FE6B76" w14:textId="5FDE90F7" w:rsidR="00F05910" w:rsidRPr="00E825BD" w:rsidRDefault="00F05910" w:rsidP="00F05910">
            <w:pPr>
              <w:jc w:val="center"/>
              <w:rPr>
                <w:rFonts w:eastAsia="Times New Roman" w:cstheme="minorHAnsi"/>
                <w:lang w:eastAsia="en-GB"/>
              </w:rPr>
            </w:pPr>
            <w:proofErr w:type="spellStart"/>
            <w:r w:rsidRPr="00E825BD">
              <w:rPr>
                <w:rFonts w:eastAsia="Times New Roman" w:cstheme="minorHAnsi"/>
                <w:color w:val="000000"/>
                <w:sz w:val="17"/>
                <w:szCs w:val="17"/>
                <w:lang w:eastAsia="en-GB"/>
              </w:rPr>
              <w:t>Biopatch</w:t>
            </w:r>
            <w:proofErr w:type="spellEnd"/>
            <w:r w:rsidRPr="00E825BD">
              <w:t>®</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hideMark/>
          </w:tcPr>
          <w:p w14:paraId="796D73EB" w14:textId="692B6B10" w:rsidR="00F05910" w:rsidRPr="00E825BD" w:rsidRDefault="00F05910" w:rsidP="00F05910">
            <w:pPr>
              <w:jc w:val="center"/>
              <w:rPr>
                <w:rFonts w:eastAsia="Times New Roman" w:cstheme="minorHAnsi"/>
                <w:lang w:eastAsia="en-GB"/>
              </w:rPr>
            </w:pPr>
            <w:proofErr w:type="spellStart"/>
            <w:r w:rsidRPr="00E825BD">
              <w:rPr>
                <w:rFonts w:eastAsia="Times New Roman" w:cstheme="minorHAnsi"/>
                <w:color w:val="000000"/>
                <w:sz w:val="17"/>
                <w:szCs w:val="17"/>
                <w:lang w:eastAsia="en-GB"/>
              </w:rPr>
              <w:t>Biopatch</w:t>
            </w:r>
            <w:proofErr w:type="spellEnd"/>
            <w:r w:rsidRPr="00E825BD">
              <w:t>®</w:t>
            </w:r>
          </w:p>
        </w:tc>
      </w:tr>
      <w:tr w:rsidR="00F6400F" w:rsidRPr="00E825BD" w14:paraId="12BEEE7F" w14:textId="77777777" w:rsidTr="00F05910">
        <w:trPr>
          <w:trHeight w:val="660"/>
        </w:trPr>
        <w:tc>
          <w:tcPr>
            <w:tcW w:w="1201" w:type="dxa"/>
            <w:vMerge w:val="restart"/>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122C073E" w14:textId="6D49C24F"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Additional interventions</w:t>
            </w:r>
            <w:r w:rsidR="003F3AA6" w:rsidRPr="00E825BD">
              <w:rPr>
                <w:rFonts w:eastAsia="Times New Roman" w:cstheme="minorHAnsi"/>
                <w:b/>
                <w:bCs/>
                <w:color w:val="000000"/>
                <w:sz w:val="17"/>
                <w:szCs w:val="17"/>
                <w:lang w:eastAsia="en-GB"/>
              </w:rPr>
              <w:t>*</w:t>
            </w: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3E1E9B22"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Prophylactic pre-procedural antibiotics</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7323760"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C83376B"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0F1B9AB"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46CBF00"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AE80970"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r>
      <w:tr w:rsidR="00F6400F" w:rsidRPr="00E825BD" w14:paraId="06361332" w14:textId="77777777" w:rsidTr="00F05910">
        <w:trPr>
          <w:trHeight w:val="24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1D04BB0"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6EF478B3"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Wide hair removal</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3C75C18"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224E24F"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C0A9F27"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E888CB0"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78A0D88"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r>
      <w:tr w:rsidR="00F6400F" w:rsidRPr="00E825BD" w14:paraId="34D4428D" w14:textId="77777777" w:rsidTr="00F05910">
        <w:trPr>
          <w:trHeight w:val="22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638B1125"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691DAA2E"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Skin prep</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2169C93"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 - CHG</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8818287"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B7947B1"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6C01230"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186A0D1"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r>
      <w:tr w:rsidR="00F6400F" w:rsidRPr="00E825BD" w14:paraId="2C9E38ED" w14:textId="77777777" w:rsidTr="00F05910">
        <w:trPr>
          <w:trHeight w:val="45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E09DFC8"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6BDADD36"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Strict aseptic technique</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6654D7D"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75A8B67"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7A2C3D7"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A3FC548"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B801B25"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r>
      <w:tr w:rsidR="00F6400F" w:rsidRPr="00E825BD" w14:paraId="450D251A" w14:textId="77777777" w:rsidTr="00F05910">
        <w:trPr>
          <w:trHeight w:val="22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FAB7E2"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496D467F"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Catheter type</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0365779"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Antibiotic</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FC66E8F" w14:textId="77FAB547" w:rsidR="00F6400F" w:rsidRPr="00E825BD" w:rsidRDefault="00BF4168" w:rsidP="00BF4168">
            <w:pPr>
              <w:jc w:val="center"/>
              <w:rPr>
                <w:rFonts w:eastAsia="Times New Roman" w:cstheme="minorHAnsi"/>
                <w:sz w:val="18"/>
                <w:szCs w:val="18"/>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A8C473B"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Silver</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2957E26"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Antibiotic</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C1537DF"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Antibiotic</w:t>
            </w:r>
          </w:p>
        </w:tc>
      </w:tr>
      <w:tr w:rsidR="00F6400F" w:rsidRPr="00E825BD" w14:paraId="0BAB11DB" w14:textId="77777777" w:rsidTr="00F05910">
        <w:trPr>
          <w:trHeight w:val="45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4552E0A"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72D3F612"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Catheter tunnelled ≥5cm</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893F278"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3-5cm</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EC9CF04"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F17BC18"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C97D76F"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8309AAF"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r>
      <w:tr w:rsidR="00F6400F" w:rsidRPr="00E825BD" w14:paraId="15419E88" w14:textId="77777777" w:rsidTr="00F05910">
        <w:trPr>
          <w:trHeight w:val="43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CD8AFB6"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5FD9B8F3"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Routine dressing change</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E992855"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4AD077E"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D05329B"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B73493C"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0CD7655"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r>
      <w:tr w:rsidR="00F6400F" w:rsidRPr="00E825BD" w14:paraId="367E4604" w14:textId="77777777" w:rsidTr="00F05910">
        <w:trPr>
          <w:trHeight w:val="45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16B806E"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642AB834"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Post-procedure antibiotics</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5E97E3A"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99C6104"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F42D082"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1460762"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69613B1"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r>
      <w:tr w:rsidR="00F6400F" w:rsidRPr="00E825BD" w14:paraId="698E6B18" w14:textId="77777777" w:rsidTr="00F05910">
        <w:trPr>
          <w:trHeight w:val="67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550E3B1"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2B3BC7C8"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Strict aseptic handling post-procedure</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F6C0C43"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F1F408D"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CFC55BC"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771F873"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A54FD83"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r>
      <w:tr w:rsidR="00F6400F" w:rsidRPr="00E825BD" w14:paraId="18250B81" w14:textId="77777777" w:rsidTr="00F05910">
        <w:trPr>
          <w:trHeight w:val="22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7AF7620" w14:textId="77777777" w:rsidR="00F6400F" w:rsidRPr="00E825BD" w:rsidRDefault="00F6400F" w:rsidP="00F6400F">
            <w:pPr>
              <w:rPr>
                <w:rFonts w:eastAsia="Times New Roman" w:cstheme="minorHAnsi"/>
                <w:lang w:eastAsia="en-GB"/>
              </w:rPr>
            </w:pPr>
          </w:p>
        </w:tc>
        <w:tc>
          <w:tcPr>
            <w:tcW w:w="1471" w:type="dxa"/>
            <w:tcBorders>
              <w:top w:val="single" w:sz="6" w:space="0" w:color="000000"/>
              <w:left w:val="single" w:sz="6" w:space="0" w:color="000000"/>
              <w:bottom w:val="single" w:sz="6" w:space="0" w:color="000000"/>
              <w:right w:val="single" w:sz="6" w:space="0" w:color="000000"/>
            </w:tcBorders>
            <w:shd w:val="clear" w:color="auto" w:fill="D4D4D4"/>
            <w:tcMar>
              <w:top w:w="0" w:type="dxa"/>
              <w:left w:w="30" w:type="dxa"/>
              <w:bottom w:w="30" w:type="dxa"/>
              <w:right w:w="30" w:type="dxa"/>
            </w:tcMar>
            <w:vAlign w:val="center"/>
            <w:hideMark/>
          </w:tcPr>
          <w:p w14:paraId="41536D83" w14:textId="77777777" w:rsidR="00F6400F" w:rsidRPr="00E825BD" w:rsidRDefault="00F6400F" w:rsidP="00F6400F">
            <w:pPr>
              <w:jc w:val="center"/>
              <w:rPr>
                <w:rFonts w:eastAsia="Times New Roman" w:cstheme="minorHAnsi"/>
                <w:lang w:eastAsia="en-GB"/>
              </w:rPr>
            </w:pPr>
            <w:r w:rsidRPr="00E825BD">
              <w:rPr>
                <w:rFonts w:eastAsia="Times New Roman" w:cstheme="minorHAnsi"/>
                <w:b/>
                <w:bCs/>
                <w:color w:val="000000"/>
                <w:sz w:val="17"/>
                <w:szCs w:val="17"/>
                <w:lang w:eastAsia="en-GB"/>
              </w:rPr>
              <w:t>Routine sampling</w:t>
            </w:r>
          </w:p>
        </w:tc>
        <w:tc>
          <w:tcPr>
            <w:tcW w:w="110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89D03CC"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35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AA76E57"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R</w:t>
            </w:r>
          </w:p>
        </w:tc>
        <w:tc>
          <w:tcPr>
            <w:tcW w:w="132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440F985"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c>
          <w:tcPr>
            <w:tcW w:w="1184"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BB104CF"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N</w:t>
            </w:r>
          </w:p>
        </w:tc>
        <w:tc>
          <w:tcPr>
            <w:tcW w:w="136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1125A74" w14:textId="77777777" w:rsidR="00F6400F" w:rsidRPr="00E825BD" w:rsidRDefault="00F6400F" w:rsidP="00F6400F">
            <w:pPr>
              <w:jc w:val="center"/>
              <w:rPr>
                <w:rFonts w:eastAsia="Times New Roman" w:cstheme="minorHAnsi"/>
                <w:lang w:eastAsia="en-GB"/>
              </w:rPr>
            </w:pPr>
            <w:r w:rsidRPr="00E825BD">
              <w:rPr>
                <w:rFonts w:eastAsia="Times New Roman" w:cstheme="minorHAnsi"/>
                <w:color w:val="000000"/>
                <w:sz w:val="17"/>
                <w:szCs w:val="17"/>
                <w:lang w:eastAsia="en-GB"/>
              </w:rPr>
              <w:t>Y</w:t>
            </w:r>
          </w:p>
        </w:tc>
      </w:tr>
    </w:tbl>
    <w:p w14:paraId="4E75A138" w14:textId="77777777" w:rsidR="00F6400F" w:rsidRPr="00E825BD" w:rsidRDefault="00F6400F" w:rsidP="009C0173">
      <w:pPr>
        <w:jc w:val="both"/>
      </w:pPr>
    </w:p>
    <w:p w14:paraId="1A09F9B7" w14:textId="3F4D9384" w:rsidR="004B45EF" w:rsidRPr="00E825BD" w:rsidRDefault="004B45EF"/>
    <w:p w14:paraId="71084BB2" w14:textId="77777777" w:rsidR="00262AA5" w:rsidRPr="00E825BD" w:rsidRDefault="00262AA5">
      <w:r w:rsidRPr="00E825BD">
        <w:br w:type="page"/>
      </w:r>
    </w:p>
    <w:p w14:paraId="2B395BAB" w14:textId="494AED6F" w:rsidR="00090C9F" w:rsidRPr="00E825BD" w:rsidRDefault="004B45EF" w:rsidP="009C0173">
      <w:pPr>
        <w:jc w:val="both"/>
      </w:pPr>
      <w:r w:rsidRPr="00E825BD">
        <w:rPr>
          <w:b/>
          <w:bCs/>
        </w:rPr>
        <w:lastRenderedPageBreak/>
        <w:t>Table 2</w:t>
      </w:r>
      <w:r w:rsidR="006365B2" w:rsidRPr="00E825BD">
        <w:rPr>
          <w:b/>
          <w:bCs/>
        </w:rPr>
        <w:t>. The rate of EVDAI compared between study arms</w:t>
      </w:r>
      <w:r w:rsidR="006365B2" w:rsidRPr="00E825BD">
        <w:t>.</w:t>
      </w:r>
      <w:r w:rsidR="003E3024" w:rsidRPr="00E825BD">
        <w:t xml:space="preserve"> Abbreviations: EVDAI = EVD associated infection; NR = not reported; N = number of patients; SAH = subarachnoid haemorrhage; ICH = intracranial haemorrhage; IVH = intraventricular haemorrhage; TBI = traumatic brain injury</w:t>
      </w:r>
      <w:r w:rsidR="004D3A35" w:rsidRPr="00E825BD">
        <w:t xml:space="preserve">. </w:t>
      </w:r>
    </w:p>
    <w:p w14:paraId="597BEC82" w14:textId="77777777" w:rsidR="00090C9F" w:rsidRPr="00E825BD" w:rsidRDefault="00090C9F" w:rsidP="009C0173">
      <w:pPr>
        <w:jc w:val="both"/>
      </w:pPr>
    </w:p>
    <w:tbl>
      <w:tblPr>
        <w:tblW w:w="0" w:type="auto"/>
        <w:tblCellMar>
          <w:left w:w="0" w:type="dxa"/>
          <w:right w:w="0" w:type="dxa"/>
        </w:tblCellMar>
        <w:tblLook w:val="04A0" w:firstRow="1" w:lastRow="0" w:firstColumn="1" w:lastColumn="0" w:noHBand="0" w:noVBand="1"/>
      </w:tblPr>
      <w:tblGrid>
        <w:gridCol w:w="1205"/>
        <w:gridCol w:w="1025"/>
        <w:gridCol w:w="1356"/>
        <w:gridCol w:w="552"/>
        <w:gridCol w:w="755"/>
        <w:gridCol w:w="1188"/>
        <w:gridCol w:w="1148"/>
        <w:gridCol w:w="950"/>
        <w:gridCol w:w="825"/>
      </w:tblGrid>
      <w:tr w:rsidR="00517AB4" w:rsidRPr="00E825BD" w14:paraId="7991CB34" w14:textId="77777777" w:rsidTr="00D577BE">
        <w:trPr>
          <w:trHeight w:val="450"/>
        </w:trPr>
        <w:tc>
          <w:tcPr>
            <w:tcW w:w="1209"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76D84402"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Study</w:t>
            </w:r>
          </w:p>
        </w:tc>
        <w:tc>
          <w:tcPr>
            <w:tcW w:w="910"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61B5FCE2"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Design</w:t>
            </w:r>
          </w:p>
        </w:tc>
        <w:tc>
          <w:tcPr>
            <w:tcW w:w="1375"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1DB34332"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Group</w:t>
            </w:r>
          </w:p>
        </w:tc>
        <w:tc>
          <w:tcPr>
            <w:tcW w:w="559"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01258785"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Total N</w:t>
            </w:r>
          </w:p>
        </w:tc>
        <w:tc>
          <w:tcPr>
            <w:tcW w:w="765"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17CCAF31"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Mean age (range)</w:t>
            </w:r>
          </w:p>
        </w:tc>
        <w:tc>
          <w:tcPr>
            <w:tcW w:w="1211"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2269B548"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Pathology</w:t>
            </w:r>
          </w:p>
        </w:tc>
        <w:tc>
          <w:tcPr>
            <w:tcW w:w="1172"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4C5C5F43"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EVD type</w:t>
            </w:r>
          </w:p>
        </w:tc>
        <w:tc>
          <w:tcPr>
            <w:tcW w:w="965"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0EBF7635"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Mean duration of EVD (range)</w:t>
            </w:r>
          </w:p>
        </w:tc>
        <w:tc>
          <w:tcPr>
            <w:tcW w:w="838" w:type="dxa"/>
            <w:tcBorders>
              <w:top w:val="single" w:sz="6" w:space="0" w:color="000000"/>
              <w:left w:val="single" w:sz="6" w:space="0" w:color="000000"/>
              <w:bottom w:val="single" w:sz="6" w:space="0" w:color="000000"/>
              <w:right w:val="single" w:sz="6" w:space="0" w:color="000000"/>
            </w:tcBorders>
            <w:shd w:val="clear" w:color="auto" w:fill="B0B3B2"/>
            <w:tcMar>
              <w:top w:w="0" w:type="dxa"/>
              <w:left w:w="30" w:type="dxa"/>
              <w:bottom w:w="30" w:type="dxa"/>
              <w:right w:w="30" w:type="dxa"/>
            </w:tcMar>
            <w:vAlign w:val="center"/>
            <w:hideMark/>
          </w:tcPr>
          <w:p w14:paraId="6226776A" w14:textId="06723EC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EVDAI</w:t>
            </w:r>
          </w:p>
          <w:p w14:paraId="78C00521" w14:textId="77777777" w:rsidR="00517AB4" w:rsidRPr="00E825BD" w:rsidRDefault="00517AB4" w:rsidP="00D577BE">
            <w:pPr>
              <w:jc w:val="center"/>
              <w:rPr>
                <w:rFonts w:eastAsia="Times New Roman" w:cstheme="minorHAnsi"/>
                <w:lang w:eastAsia="en-GB"/>
              </w:rPr>
            </w:pPr>
            <w:r w:rsidRPr="00E825BD">
              <w:rPr>
                <w:rFonts w:eastAsia="Times New Roman" w:cstheme="minorHAnsi"/>
                <w:b/>
                <w:bCs/>
                <w:color w:val="000000"/>
                <w:sz w:val="18"/>
                <w:szCs w:val="18"/>
                <w:lang w:eastAsia="en-GB"/>
              </w:rPr>
              <w:t>N (%)</w:t>
            </w:r>
          </w:p>
        </w:tc>
      </w:tr>
      <w:tr w:rsidR="00E972AD" w:rsidRPr="00E825BD" w14:paraId="40BD1D71" w14:textId="77777777" w:rsidTr="00D577BE">
        <w:trPr>
          <w:trHeight w:val="900"/>
        </w:trPr>
        <w:tc>
          <w:tcPr>
            <w:tcW w:w="1209" w:type="dxa"/>
            <w:vMerge w:val="restart"/>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464FD77" w14:textId="6F139B73"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Roethlisberger 2018</w:t>
            </w:r>
            <w:r w:rsidR="000D1487" w:rsidRPr="00E825BD">
              <w:rPr>
                <w:rFonts w:eastAsia="Times New Roman" w:cstheme="minorHAnsi"/>
                <w:color w:val="000000"/>
                <w:sz w:val="18"/>
                <w:szCs w:val="18"/>
                <w:lang w:eastAsia="en-GB"/>
              </w:rPr>
              <w:t xml:space="preserve"> </w:t>
            </w:r>
            <w:r w:rsidR="000D1487" w:rsidRPr="00E825BD">
              <w:rPr>
                <w:rFonts w:eastAsia="Times New Roman" w:cstheme="minorHAnsi"/>
                <w:color w:val="000000"/>
                <w:sz w:val="18"/>
                <w:szCs w:val="18"/>
                <w:lang w:eastAsia="en-GB"/>
              </w:rPr>
              <w:fldChar w:fldCharType="begin">
                <w:fldData xml:space="preserve">PEVuZE5vdGU+PENpdGU+PEF1dGhvcj5Sb2V0aGxpc2JlcmdlcjwvQXV0aG9yPjxZZWFyPjIwMTg8
L1llYXI+PFJlY051bT40MTA2PC9SZWNOdW0+PERpc3BsYXlUZXh0PjxzdHlsZSBmYWNlPSJzdXBl
cnNjcmlwdCI+MTM8L3N0eWxlPjwvRGlzcGxheVRleHQ+PHJlY29yZD48cmVjLW51bWJlcj40MTA2
PC9yZWMtbnVtYmVyPjxmb3JlaWduLWtleXM+PGtleSBhcHA9IkVOIiBkYi1pZD0ieDl2eDIydnZl
MDJkOTZlNTIwdXByNXR2dzIwdGFyemRzZXN0IiB0aW1lc3RhbXA9IjE2MTI2NDMzMDUiPjQxMDY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rPr>
                <w:rFonts w:eastAsia="Times New Roman" w:cstheme="minorHAnsi"/>
                <w:color w:val="000000"/>
                <w:sz w:val="18"/>
                <w:szCs w:val="18"/>
                <w:lang w:eastAsia="en-GB"/>
              </w:rPr>
              <w:instrText xml:space="preserve"> ADDIN EN.CITE </w:instrText>
            </w:r>
            <w:r w:rsidR="00DA2C39" w:rsidRPr="00E825BD">
              <w:rPr>
                <w:rFonts w:eastAsia="Times New Roman" w:cstheme="minorHAnsi"/>
                <w:color w:val="000000"/>
                <w:sz w:val="18"/>
                <w:szCs w:val="18"/>
                <w:lang w:eastAsia="en-GB"/>
              </w:rPr>
              <w:fldChar w:fldCharType="begin">
                <w:fldData xml:space="preserve">PEVuZE5vdGU+PENpdGU+PEF1dGhvcj5Sb2V0aGxpc2JlcmdlcjwvQXV0aG9yPjxZZWFyPjIwMTg8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</w:fldData>
              </w:fldChar>
            </w:r>
            <w:r w:rsidR="00DA2C39" w:rsidRPr="00E825BD">
              <w:rPr>
                <w:rFonts w:eastAsia="Times New Roman" w:cstheme="minorHAnsi"/>
                <w:color w:val="000000"/>
                <w:sz w:val="18"/>
                <w:szCs w:val="18"/>
                <w:lang w:eastAsia="en-GB"/>
              </w:rPr>
              <w:instrText xml:space="preserve"> ADDIN EN.CITE.DATA </w:instrText>
            </w:r>
            <w:r w:rsidR="00DA2C39" w:rsidRPr="00E825BD">
              <w:rPr>
                <w:rFonts w:eastAsia="Times New Roman" w:cstheme="minorHAnsi"/>
                <w:color w:val="000000"/>
                <w:sz w:val="18"/>
                <w:szCs w:val="18"/>
                <w:lang w:eastAsia="en-GB"/>
              </w:rPr>
            </w:r>
            <w:r w:rsidR="00DA2C39" w:rsidRPr="00E825BD">
              <w:rPr>
                <w:rFonts w:eastAsia="Times New Roman" w:cstheme="minorHAnsi"/>
                <w:color w:val="000000"/>
                <w:sz w:val="18"/>
                <w:szCs w:val="18"/>
                <w:lang w:eastAsia="en-GB"/>
              </w:rPr>
              <w:fldChar w:fldCharType="end"/>
            </w:r>
            <w:r w:rsidR="000D1487" w:rsidRPr="00E825BD">
              <w:rPr>
                <w:rFonts w:eastAsia="Times New Roman" w:cstheme="minorHAnsi"/>
                <w:color w:val="000000"/>
                <w:sz w:val="18"/>
                <w:szCs w:val="18"/>
                <w:lang w:eastAsia="en-GB"/>
              </w:rPr>
            </w:r>
            <w:r w:rsidR="000D1487" w:rsidRPr="00E825BD">
              <w:rPr>
                <w:rFonts w:eastAsia="Times New Roman" w:cstheme="minorHAnsi"/>
                <w:color w:val="000000"/>
                <w:sz w:val="18"/>
                <w:szCs w:val="18"/>
                <w:lang w:eastAsia="en-GB"/>
              </w:rPr>
              <w:fldChar w:fldCharType="separate"/>
            </w:r>
            <w:r w:rsidR="00DA2C39" w:rsidRPr="00E825BD">
              <w:rPr>
                <w:rFonts w:eastAsia="Times New Roman" w:cstheme="minorHAnsi"/>
                <w:noProof/>
                <w:color w:val="000000"/>
                <w:sz w:val="18"/>
                <w:szCs w:val="18"/>
                <w:vertAlign w:val="superscript"/>
                <w:lang w:eastAsia="en-GB"/>
              </w:rPr>
              <w:t>13</w:t>
            </w:r>
            <w:r w:rsidR="000D1487" w:rsidRPr="00E825BD">
              <w:rPr>
                <w:rFonts w:eastAsia="Times New Roman" w:cstheme="minorHAnsi"/>
                <w:color w:val="000000"/>
                <w:sz w:val="18"/>
                <w:szCs w:val="18"/>
                <w:lang w:eastAsia="en-GB"/>
              </w:rPr>
              <w:fldChar w:fldCharType="end"/>
            </w:r>
          </w:p>
        </w:tc>
        <w:tc>
          <w:tcPr>
            <w:tcW w:w="910" w:type="dxa"/>
            <w:vMerge w:val="restart"/>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15C8CE9"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Randomised controlled trial</w:t>
            </w:r>
          </w:p>
        </w:tc>
        <w:tc>
          <w:tcPr>
            <w:tcW w:w="137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6966F7B"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Generic chlorhexidine</w:t>
            </w:r>
          </w:p>
        </w:tc>
        <w:tc>
          <w:tcPr>
            <w:tcW w:w="559"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43F9B4C"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28</w:t>
            </w:r>
          </w:p>
        </w:tc>
        <w:tc>
          <w:tcPr>
            <w:tcW w:w="7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735A133" w14:textId="67DF14C2"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58</w:t>
            </w:r>
          </w:p>
          <w:p w14:paraId="5F7625A0"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52-71)</w:t>
            </w:r>
          </w:p>
        </w:tc>
        <w:tc>
          <w:tcPr>
            <w:tcW w:w="121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28E4DF4"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SAH: 15 (54%)</w:t>
            </w:r>
          </w:p>
          <w:p w14:paraId="385179E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ICH/IVH: 12 (43%)</w:t>
            </w:r>
          </w:p>
          <w:p w14:paraId="28BDB0B0"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Tumour: NR</w:t>
            </w:r>
          </w:p>
          <w:p w14:paraId="103024C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TBI: NR</w:t>
            </w:r>
          </w:p>
        </w:tc>
        <w:tc>
          <w:tcPr>
            <w:tcW w:w="1172"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1FEF1A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Silver</w:t>
            </w:r>
          </w:p>
        </w:tc>
        <w:tc>
          <w:tcPr>
            <w:tcW w:w="9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C888E7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8 (5-10)</w:t>
            </w:r>
          </w:p>
        </w:tc>
        <w:tc>
          <w:tcPr>
            <w:tcW w:w="83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DCD86E7"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4 (14.3%)</w:t>
            </w:r>
          </w:p>
        </w:tc>
      </w:tr>
      <w:tr w:rsidR="00E972AD" w:rsidRPr="00E825BD" w14:paraId="60797DC0" w14:textId="77777777" w:rsidTr="00D577BE">
        <w:trPr>
          <w:trHeight w:val="90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21F4381" w14:textId="77777777" w:rsidR="00517AB4" w:rsidRPr="00E825BD" w:rsidRDefault="00517AB4" w:rsidP="000444FC">
            <w:pPr>
              <w:jc w:val="center"/>
              <w:rPr>
                <w:rFonts w:eastAsia="Times New Roman" w:cstheme="minorHAnsi"/>
                <w:lang w:eastAsia="en-GB"/>
              </w:rPr>
            </w:pPr>
          </w:p>
        </w:tc>
        <w:tc>
          <w:tcPr>
            <w:tcW w:w="910" w:type="dxa"/>
            <w:vMerge/>
            <w:tcBorders>
              <w:top w:val="single" w:sz="6" w:space="0" w:color="000000"/>
              <w:left w:val="single" w:sz="6" w:space="0" w:color="000000"/>
              <w:bottom w:val="single" w:sz="6" w:space="0" w:color="000000"/>
              <w:right w:val="single" w:sz="6" w:space="0" w:color="000000"/>
            </w:tcBorders>
            <w:vAlign w:val="center"/>
            <w:hideMark/>
          </w:tcPr>
          <w:p w14:paraId="746D8254" w14:textId="77777777" w:rsidR="00517AB4" w:rsidRPr="00E825BD" w:rsidRDefault="00517AB4" w:rsidP="000444FC">
            <w:pPr>
              <w:jc w:val="center"/>
              <w:rPr>
                <w:rFonts w:eastAsia="Times New Roman" w:cstheme="minorHAnsi"/>
                <w:lang w:eastAsia="en-GB"/>
              </w:rPr>
            </w:pPr>
          </w:p>
        </w:tc>
        <w:tc>
          <w:tcPr>
            <w:tcW w:w="137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82DC1E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on-chlorhexidine dressing</w:t>
            </w:r>
          </w:p>
        </w:tc>
        <w:tc>
          <w:tcPr>
            <w:tcW w:w="559"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E73CE3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27</w:t>
            </w:r>
          </w:p>
        </w:tc>
        <w:tc>
          <w:tcPr>
            <w:tcW w:w="7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BBA3EDD"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60</w:t>
            </w:r>
          </w:p>
          <w:p w14:paraId="730A70EF"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46-63)</w:t>
            </w:r>
          </w:p>
        </w:tc>
        <w:tc>
          <w:tcPr>
            <w:tcW w:w="121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29B7A0E"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SAH: 20 (74%)</w:t>
            </w:r>
          </w:p>
          <w:p w14:paraId="51A66764"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ICH/IVH: 5 (19%)</w:t>
            </w:r>
          </w:p>
          <w:p w14:paraId="77D94E5A"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Tumour: NR</w:t>
            </w:r>
          </w:p>
          <w:p w14:paraId="669FC988"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TBI: NR</w:t>
            </w:r>
          </w:p>
        </w:tc>
        <w:tc>
          <w:tcPr>
            <w:tcW w:w="1172"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B03438B"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Silver</w:t>
            </w:r>
          </w:p>
        </w:tc>
        <w:tc>
          <w:tcPr>
            <w:tcW w:w="9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742FCDE"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10 (6-12)</w:t>
            </w:r>
          </w:p>
        </w:tc>
        <w:tc>
          <w:tcPr>
            <w:tcW w:w="83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FEBB488"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9 (33.3%)</w:t>
            </w:r>
          </w:p>
        </w:tc>
      </w:tr>
      <w:tr w:rsidR="00E972AD" w:rsidRPr="00E825BD" w14:paraId="6C1F8E45" w14:textId="77777777" w:rsidTr="00D577BE">
        <w:trPr>
          <w:trHeight w:val="450"/>
        </w:trPr>
        <w:tc>
          <w:tcPr>
            <w:tcW w:w="1209" w:type="dxa"/>
            <w:vMerge w:val="restart"/>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FA38532" w14:textId="40534B33" w:rsidR="00517AB4" w:rsidRPr="00E825BD" w:rsidRDefault="00517AB4" w:rsidP="000444FC">
            <w:pPr>
              <w:jc w:val="center"/>
              <w:rPr>
                <w:rFonts w:eastAsia="Times New Roman" w:cstheme="minorHAnsi"/>
                <w:lang w:eastAsia="en-GB"/>
              </w:rPr>
            </w:pPr>
            <w:proofErr w:type="spellStart"/>
            <w:r w:rsidRPr="00E825BD">
              <w:rPr>
                <w:rFonts w:eastAsia="Times New Roman" w:cstheme="minorHAnsi"/>
                <w:color w:val="000000"/>
                <w:sz w:val="18"/>
                <w:szCs w:val="18"/>
                <w:lang w:eastAsia="en-GB"/>
              </w:rPr>
              <w:t>Sieg</w:t>
            </w:r>
            <w:proofErr w:type="spellEnd"/>
            <w:r w:rsidRPr="00E825BD">
              <w:rPr>
                <w:rFonts w:eastAsia="Times New Roman" w:cstheme="minorHAnsi"/>
                <w:color w:val="000000"/>
                <w:sz w:val="18"/>
                <w:szCs w:val="18"/>
                <w:lang w:eastAsia="en-GB"/>
              </w:rPr>
              <w:t xml:space="preserve"> 2018</w:t>
            </w:r>
            <w:r w:rsidR="000D1487" w:rsidRPr="00E825BD">
              <w:rPr>
                <w:rFonts w:eastAsia="Times New Roman" w:cstheme="minorHAnsi"/>
                <w:color w:val="000000"/>
                <w:sz w:val="18"/>
                <w:szCs w:val="18"/>
                <w:lang w:eastAsia="en-GB"/>
              </w:rPr>
              <w:t xml:space="preserve"> </w:t>
            </w:r>
            <w:r w:rsidR="000D1487" w:rsidRPr="00E825BD">
              <w:rPr>
                <w:rFonts w:eastAsia="Times New Roman" w:cstheme="minorHAnsi"/>
                <w:color w:val="000000"/>
                <w:sz w:val="18"/>
                <w:szCs w:val="18"/>
                <w:lang w:eastAsia="en-GB"/>
              </w:rPr>
              <w:fldChar w:fldCharType="begin">
                <w:fldData xml:space="preserve">PEVuZE5vdGU+PENpdGU+PEF1dGhvcj5TaWVnPC9BdXRob3I+PFllYXI+MjAxODwvWWVhcj48UmVj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</w:fldData>
              </w:fldChar>
            </w:r>
            <w:r w:rsidR="000E0775" w:rsidRPr="00E825BD">
              <w:rPr>
                <w:rFonts w:eastAsia="Times New Roman" w:cstheme="minorHAnsi"/>
                <w:color w:val="000000"/>
                <w:sz w:val="18"/>
                <w:szCs w:val="18"/>
                <w:lang w:eastAsia="en-GB"/>
              </w:rPr>
              <w:instrText xml:space="preserve"> ADDIN EN.CITE </w:instrText>
            </w:r>
            <w:r w:rsidR="000E0775" w:rsidRPr="00E825BD">
              <w:rPr>
                <w:rFonts w:eastAsia="Times New Roman" w:cstheme="minorHAnsi"/>
                <w:color w:val="000000"/>
                <w:sz w:val="18"/>
                <w:szCs w:val="18"/>
                <w:lang w:eastAsia="en-GB"/>
              </w:rPr>
              <w:fldChar w:fldCharType="begin">
                <w:fldData xml:space="preserve">PEVuZE5vdGU+PENpdGU+PEF1dGhvcj5TaWVnPC9BdXRob3I+PFllYXI+MjAxODwvWWVhcj48UmVj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</w:fldData>
              </w:fldChar>
            </w:r>
            <w:r w:rsidR="000E0775" w:rsidRPr="00E825BD">
              <w:rPr>
                <w:rFonts w:eastAsia="Times New Roman" w:cstheme="minorHAnsi"/>
                <w:color w:val="000000"/>
                <w:sz w:val="18"/>
                <w:szCs w:val="18"/>
                <w:lang w:eastAsia="en-GB"/>
              </w:rPr>
              <w:instrText xml:space="preserve"> ADDIN EN.CITE.DATA </w:instrText>
            </w:r>
            <w:r w:rsidR="000E0775" w:rsidRPr="00E825BD">
              <w:rPr>
                <w:rFonts w:eastAsia="Times New Roman" w:cstheme="minorHAnsi"/>
                <w:color w:val="000000"/>
                <w:sz w:val="18"/>
                <w:szCs w:val="18"/>
                <w:lang w:eastAsia="en-GB"/>
              </w:rPr>
            </w:r>
            <w:r w:rsidR="000E0775" w:rsidRPr="00E825BD">
              <w:rPr>
                <w:rFonts w:eastAsia="Times New Roman" w:cstheme="minorHAnsi"/>
                <w:color w:val="000000"/>
                <w:sz w:val="18"/>
                <w:szCs w:val="18"/>
                <w:lang w:eastAsia="en-GB"/>
              </w:rPr>
              <w:fldChar w:fldCharType="end"/>
            </w:r>
            <w:r w:rsidR="000D1487" w:rsidRPr="00E825BD">
              <w:rPr>
                <w:rFonts w:eastAsia="Times New Roman" w:cstheme="minorHAnsi"/>
                <w:color w:val="000000"/>
                <w:sz w:val="18"/>
                <w:szCs w:val="18"/>
                <w:lang w:eastAsia="en-GB"/>
              </w:rPr>
            </w:r>
            <w:r w:rsidR="000D1487" w:rsidRPr="00E825BD">
              <w:rPr>
                <w:rFonts w:eastAsia="Times New Roman" w:cstheme="minorHAnsi"/>
                <w:color w:val="000000"/>
                <w:sz w:val="18"/>
                <w:szCs w:val="18"/>
                <w:lang w:eastAsia="en-GB"/>
              </w:rPr>
              <w:fldChar w:fldCharType="separate"/>
            </w:r>
            <w:r w:rsidR="000E0775" w:rsidRPr="00E825BD">
              <w:rPr>
                <w:rFonts w:eastAsia="Times New Roman" w:cstheme="minorHAnsi"/>
                <w:noProof/>
                <w:color w:val="000000"/>
                <w:sz w:val="18"/>
                <w:szCs w:val="18"/>
                <w:vertAlign w:val="superscript"/>
                <w:lang w:eastAsia="en-GB"/>
              </w:rPr>
              <w:t>18</w:t>
            </w:r>
            <w:r w:rsidR="000D1487" w:rsidRPr="00E825BD">
              <w:rPr>
                <w:rFonts w:eastAsia="Times New Roman" w:cstheme="minorHAnsi"/>
                <w:color w:val="000000"/>
                <w:sz w:val="18"/>
                <w:szCs w:val="18"/>
                <w:lang w:eastAsia="en-GB"/>
              </w:rPr>
              <w:fldChar w:fldCharType="end"/>
            </w:r>
          </w:p>
        </w:tc>
        <w:tc>
          <w:tcPr>
            <w:tcW w:w="910" w:type="dxa"/>
            <w:vMerge w:val="restart"/>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F399C31"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Case series (before/after protocol)</w:t>
            </w:r>
          </w:p>
        </w:tc>
        <w:tc>
          <w:tcPr>
            <w:tcW w:w="137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029D326" w14:textId="31A5DFA1" w:rsidR="00517AB4" w:rsidRPr="00E825BD" w:rsidRDefault="00F05910" w:rsidP="000444FC">
            <w:pPr>
              <w:jc w:val="center"/>
              <w:rPr>
                <w:rFonts w:eastAsia="Times New Roman" w:cstheme="minorHAnsi"/>
                <w:lang w:eastAsia="en-GB"/>
              </w:rPr>
            </w:pPr>
            <w:proofErr w:type="spellStart"/>
            <w:r w:rsidRPr="00E825BD">
              <w:rPr>
                <w:rFonts w:eastAsia="Times New Roman" w:cstheme="minorHAnsi"/>
                <w:color w:val="000000"/>
                <w:sz w:val="17"/>
                <w:szCs w:val="17"/>
                <w:lang w:eastAsia="en-GB"/>
              </w:rPr>
              <w:t>Biopatch</w:t>
            </w:r>
            <w:proofErr w:type="spellEnd"/>
            <w:r w:rsidRPr="00E825BD">
              <w:t>®</w:t>
            </w:r>
            <w:r w:rsidRPr="00E825BD">
              <w:rPr>
                <w:rFonts w:eastAsia="Times New Roman" w:cstheme="minorHAnsi"/>
                <w:color w:val="000000"/>
                <w:sz w:val="18"/>
                <w:szCs w:val="18"/>
                <w:lang w:eastAsia="en-GB"/>
              </w:rPr>
              <w:t xml:space="preserve"> </w:t>
            </w:r>
            <w:r w:rsidR="00517AB4" w:rsidRPr="00E825BD">
              <w:rPr>
                <w:rFonts w:eastAsia="Times New Roman" w:cstheme="minorHAnsi"/>
                <w:color w:val="000000"/>
                <w:sz w:val="18"/>
                <w:szCs w:val="18"/>
                <w:lang w:eastAsia="en-GB"/>
              </w:rPr>
              <w:t>(after protocol)</w:t>
            </w:r>
          </w:p>
        </w:tc>
        <w:tc>
          <w:tcPr>
            <w:tcW w:w="559"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F96405A"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184</w:t>
            </w:r>
          </w:p>
        </w:tc>
        <w:tc>
          <w:tcPr>
            <w:tcW w:w="7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22FBDF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121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C96D37E"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1172"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13C55E0"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Antibiotic</w:t>
            </w:r>
          </w:p>
        </w:tc>
        <w:tc>
          <w:tcPr>
            <w:tcW w:w="9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2B748B1"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83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C6C91BA"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0 (0.0%)</w:t>
            </w:r>
          </w:p>
        </w:tc>
      </w:tr>
      <w:tr w:rsidR="00E972AD" w:rsidRPr="00E825BD" w14:paraId="13FFA072" w14:textId="77777777" w:rsidTr="00D577BE">
        <w:trPr>
          <w:trHeight w:val="22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1A1D718" w14:textId="77777777" w:rsidR="00517AB4" w:rsidRPr="00E825BD" w:rsidRDefault="00517AB4" w:rsidP="000444FC">
            <w:pPr>
              <w:jc w:val="center"/>
              <w:rPr>
                <w:rFonts w:eastAsia="Times New Roman" w:cstheme="minorHAnsi"/>
                <w:sz w:val="18"/>
                <w:szCs w:val="18"/>
                <w:lang w:eastAsia="en-GB"/>
              </w:rPr>
            </w:pPr>
          </w:p>
        </w:tc>
        <w:tc>
          <w:tcPr>
            <w:tcW w:w="910" w:type="dxa"/>
            <w:vMerge/>
            <w:tcBorders>
              <w:top w:val="single" w:sz="6" w:space="0" w:color="000000"/>
              <w:left w:val="single" w:sz="6" w:space="0" w:color="000000"/>
              <w:bottom w:val="single" w:sz="6" w:space="0" w:color="000000"/>
              <w:right w:val="single" w:sz="6" w:space="0" w:color="000000"/>
            </w:tcBorders>
            <w:vAlign w:val="center"/>
            <w:hideMark/>
          </w:tcPr>
          <w:p w14:paraId="08C56819" w14:textId="77777777" w:rsidR="00517AB4" w:rsidRPr="00E825BD" w:rsidRDefault="00517AB4" w:rsidP="000444FC">
            <w:pPr>
              <w:jc w:val="center"/>
              <w:rPr>
                <w:rFonts w:eastAsia="Times New Roman" w:cstheme="minorHAnsi"/>
                <w:lang w:eastAsia="en-GB"/>
              </w:rPr>
            </w:pPr>
          </w:p>
        </w:tc>
        <w:tc>
          <w:tcPr>
            <w:tcW w:w="137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8373949"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Before protocol</w:t>
            </w:r>
          </w:p>
        </w:tc>
        <w:tc>
          <w:tcPr>
            <w:tcW w:w="559"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99D73D3"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81</w:t>
            </w:r>
          </w:p>
        </w:tc>
        <w:tc>
          <w:tcPr>
            <w:tcW w:w="7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871120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121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4CCC4F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1172"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EAC592C"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9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4E5BDFC"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83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CB62D96"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10 (12.3%)</w:t>
            </w:r>
          </w:p>
        </w:tc>
      </w:tr>
      <w:tr w:rsidR="00E972AD" w:rsidRPr="00E825BD" w14:paraId="02120AF3" w14:textId="77777777" w:rsidTr="00D577BE">
        <w:trPr>
          <w:trHeight w:val="450"/>
        </w:trPr>
        <w:tc>
          <w:tcPr>
            <w:tcW w:w="1209" w:type="dxa"/>
            <w:vMerge w:val="restart"/>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B5F2363" w14:textId="1EA5964E"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Darrow 2018</w:t>
            </w:r>
            <w:r w:rsidR="000D1487" w:rsidRPr="00E825BD">
              <w:rPr>
                <w:rFonts w:eastAsia="Times New Roman" w:cstheme="minorHAnsi"/>
                <w:color w:val="000000"/>
                <w:sz w:val="18"/>
                <w:szCs w:val="18"/>
                <w:lang w:eastAsia="en-GB"/>
              </w:rPr>
              <w:t xml:space="preserve"> </w:t>
            </w:r>
            <w:r w:rsidR="000D1487" w:rsidRPr="00E825BD">
              <w:rPr>
                <w:rFonts w:eastAsia="Times New Roman" w:cstheme="minorHAnsi"/>
                <w:color w:val="000000"/>
                <w:sz w:val="18"/>
                <w:szCs w:val="18"/>
                <w:lang w:eastAsia="en-GB"/>
              </w:rPr>
              <w:fldChar w:fldCharType="begin">
                <w:fldData xml:space="preserve">PEVuZE5vdGU+PENpdGU+PEF1dGhvcj5EYXJyb3c8L0F1dGhvcj48WWVhcj4yMDE4PC9ZZWFyPjxS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=
</w:fldData>
              </w:fldChar>
            </w:r>
            <w:r w:rsidR="000E0775" w:rsidRPr="00E825BD">
              <w:rPr>
                <w:rFonts w:eastAsia="Times New Roman" w:cstheme="minorHAnsi"/>
                <w:color w:val="000000"/>
                <w:sz w:val="18"/>
                <w:szCs w:val="18"/>
                <w:lang w:eastAsia="en-GB"/>
              </w:rPr>
              <w:instrText xml:space="preserve"> ADDIN EN.CITE </w:instrText>
            </w:r>
            <w:r w:rsidR="000E0775" w:rsidRPr="00E825BD">
              <w:rPr>
                <w:rFonts w:eastAsia="Times New Roman" w:cstheme="minorHAnsi"/>
                <w:color w:val="000000"/>
                <w:sz w:val="18"/>
                <w:szCs w:val="18"/>
                <w:lang w:eastAsia="en-GB"/>
              </w:rPr>
              <w:fldChar w:fldCharType="begin">
                <w:fldData xml:space="preserve">PEVuZE5vdGU+PENpdGU+PEF1dGhvcj5EYXJyb3c8L0F1dGhvcj48WWVhcj4yMDE4PC9ZZWFyPjxS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=
</w:fldData>
              </w:fldChar>
            </w:r>
            <w:r w:rsidR="000E0775" w:rsidRPr="00E825BD">
              <w:rPr>
                <w:rFonts w:eastAsia="Times New Roman" w:cstheme="minorHAnsi"/>
                <w:color w:val="000000"/>
                <w:sz w:val="18"/>
                <w:szCs w:val="18"/>
                <w:lang w:eastAsia="en-GB"/>
              </w:rPr>
              <w:instrText xml:space="preserve"> ADDIN EN.CITE.DATA </w:instrText>
            </w:r>
            <w:r w:rsidR="000E0775" w:rsidRPr="00E825BD">
              <w:rPr>
                <w:rFonts w:eastAsia="Times New Roman" w:cstheme="minorHAnsi"/>
                <w:color w:val="000000"/>
                <w:sz w:val="18"/>
                <w:szCs w:val="18"/>
                <w:lang w:eastAsia="en-GB"/>
              </w:rPr>
            </w:r>
            <w:r w:rsidR="000E0775" w:rsidRPr="00E825BD">
              <w:rPr>
                <w:rFonts w:eastAsia="Times New Roman" w:cstheme="minorHAnsi"/>
                <w:color w:val="000000"/>
                <w:sz w:val="18"/>
                <w:szCs w:val="18"/>
                <w:lang w:eastAsia="en-GB"/>
              </w:rPr>
              <w:fldChar w:fldCharType="end"/>
            </w:r>
            <w:r w:rsidR="000D1487" w:rsidRPr="00E825BD">
              <w:rPr>
                <w:rFonts w:eastAsia="Times New Roman" w:cstheme="minorHAnsi"/>
                <w:color w:val="000000"/>
                <w:sz w:val="18"/>
                <w:szCs w:val="18"/>
                <w:lang w:eastAsia="en-GB"/>
              </w:rPr>
            </w:r>
            <w:r w:rsidR="000D1487" w:rsidRPr="00E825BD">
              <w:rPr>
                <w:rFonts w:eastAsia="Times New Roman" w:cstheme="minorHAnsi"/>
                <w:color w:val="000000"/>
                <w:sz w:val="18"/>
                <w:szCs w:val="18"/>
                <w:lang w:eastAsia="en-GB"/>
              </w:rPr>
              <w:fldChar w:fldCharType="separate"/>
            </w:r>
            <w:r w:rsidR="000E0775" w:rsidRPr="00E825BD">
              <w:rPr>
                <w:rFonts w:eastAsia="Times New Roman" w:cstheme="minorHAnsi"/>
                <w:noProof/>
                <w:color w:val="000000"/>
                <w:sz w:val="18"/>
                <w:szCs w:val="18"/>
                <w:vertAlign w:val="superscript"/>
                <w:lang w:eastAsia="en-GB"/>
              </w:rPr>
              <w:t>19</w:t>
            </w:r>
            <w:r w:rsidR="000D1487" w:rsidRPr="00E825BD">
              <w:rPr>
                <w:rFonts w:eastAsia="Times New Roman" w:cstheme="minorHAnsi"/>
                <w:color w:val="000000"/>
                <w:sz w:val="18"/>
                <w:szCs w:val="18"/>
                <w:lang w:eastAsia="en-GB"/>
              </w:rPr>
              <w:fldChar w:fldCharType="end"/>
            </w:r>
          </w:p>
        </w:tc>
        <w:tc>
          <w:tcPr>
            <w:tcW w:w="910" w:type="dxa"/>
            <w:vMerge w:val="restart"/>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BDD50A0"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Case series (before/after protocol)</w:t>
            </w:r>
          </w:p>
        </w:tc>
        <w:tc>
          <w:tcPr>
            <w:tcW w:w="137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3D7EAFA" w14:textId="464CB3A5" w:rsidR="00517AB4" w:rsidRPr="00E825BD" w:rsidRDefault="00F05910" w:rsidP="000444FC">
            <w:pPr>
              <w:jc w:val="center"/>
              <w:rPr>
                <w:rFonts w:eastAsia="Times New Roman" w:cstheme="minorHAnsi"/>
                <w:lang w:eastAsia="en-GB"/>
              </w:rPr>
            </w:pPr>
            <w:proofErr w:type="spellStart"/>
            <w:r w:rsidRPr="00E825BD">
              <w:rPr>
                <w:rFonts w:eastAsia="Times New Roman" w:cstheme="minorHAnsi"/>
                <w:color w:val="000000"/>
                <w:sz w:val="17"/>
                <w:szCs w:val="17"/>
                <w:lang w:eastAsia="en-GB"/>
              </w:rPr>
              <w:t>Biopatch</w:t>
            </w:r>
            <w:proofErr w:type="spellEnd"/>
            <w:r w:rsidRPr="00E825BD">
              <w:t>®</w:t>
            </w:r>
            <w:r w:rsidRPr="00E825BD">
              <w:rPr>
                <w:rFonts w:eastAsia="Times New Roman" w:cstheme="minorHAnsi"/>
                <w:color w:val="000000"/>
                <w:sz w:val="18"/>
                <w:szCs w:val="18"/>
                <w:lang w:eastAsia="en-GB"/>
              </w:rPr>
              <w:t xml:space="preserve"> </w:t>
            </w:r>
            <w:r w:rsidR="00517AB4" w:rsidRPr="00E825BD">
              <w:rPr>
                <w:rFonts w:eastAsia="Times New Roman" w:cstheme="minorHAnsi"/>
                <w:color w:val="000000"/>
                <w:sz w:val="18"/>
                <w:szCs w:val="18"/>
                <w:lang w:eastAsia="en-GB"/>
              </w:rPr>
              <w:t>(after protocol)</w:t>
            </w:r>
          </w:p>
        </w:tc>
        <w:tc>
          <w:tcPr>
            <w:tcW w:w="559"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D5E719B"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56</w:t>
            </w:r>
          </w:p>
        </w:tc>
        <w:tc>
          <w:tcPr>
            <w:tcW w:w="7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B3919A7"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54 (NR)</w:t>
            </w:r>
          </w:p>
        </w:tc>
        <w:tc>
          <w:tcPr>
            <w:tcW w:w="121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89A0D6A"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1172"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90144CC"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Antibiotic</w:t>
            </w:r>
          </w:p>
        </w:tc>
        <w:tc>
          <w:tcPr>
            <w:tcW w:w="9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60B8FCCE"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7 (NR)</w:t>
            </w:r>
          </w:p>
        </w:tc>
        <w:tc>
          <w:tcPr>
            <w:tcW w:w="83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3C75B9B"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2 (3.6%)</w:t>
            </w:r>
          </w:p>
        </w:tc>
      </w:tr>
      <w:tr w:rsidR="00E972AD" w:rsidRPr="00E825BD" w14:paraId="63F34811" w14:textId="77777777" w:rsidTr="00D577BE">
        <w:trPr>
          <w:trHeight w:val="22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93AC441" w14:textId="77777777" w:rsidR="00517AB4" w:rsidRPr="00E825BD" w:rsidRDefault="00517AB4" w:rsidP="000444FC">
            <w:pPr>
              <w:jc w:val="center"/>
              <w:rPr>
                <w:rFonts w:eastAsia="Times New Roman" w:cstheme="minorHAnsi"/>
                <w:sz w:val="18"/>
                <w:szCs w:val="18"/>
                <w:lang w:eastAsia="en-GB"/>
              </w:rPr>
            </w:pPr>
          </w:p>
        </w:tc>
        <w:tc>
          <w:tcPr>
            <w:tcW w:w="910" w:type="dxa"/>
            <w:vMerge/>
            <w:tcBorders>
              <w:top w:val="single" w:sz="6" w:space="0" w:color="000000"/>
              <w:left w:val="single" w:sz="6" w:space="0" w:color="000000"/>
              <w:bottom w:val="single" w:sz="6" w:space="0" w:color="000000"/>
              <w:right w:val="single" w:sz="6" w:space="0" w:color="000000"/>
            </w:tcBorders>
            <w:vAlign w:val="center"/>
            <w:hideMark/>
          </w:tcPr>
          <w:p w14:paraId="2E879908" w14:textId="77777777" w:rsidR="00517AB4" w:rsidRPr="00E825BD" w:rsidRDefault="00517AB4" w:rsidP="000444FC">
            <w:pPr>
              <w:jc w:val="center"/>
              <w:rPr>
                <w:rFonts w:eastAsia="Times New Roman" w:cstheme="minorHAnsi"/>
                <w:lang w:eastAsia="en-GB"/>
              </w:rPr>
            </w:pPr>
          </w:p>
        </w:tc>
        <w:tc>
          <w:tcPr>
            <w:tcW w:w="137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230680D8"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Before protocol</w:t>
            </w:r>
          </w:p>
        </w:tc>
        <w:tc>
          <w:tcPr>
            <w:tcW w:w="559"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B89AADC"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218</w:t>
            </w:r>
          </w:p>
        </w:tc>
        <w:tc>
          <w:tcPr>
            <w:tcW w:w="7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B6C8795"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54 (NR)</w:t>
            </w:r>
          </w:p>
        </w:tc>
        <w:tc>
          <w:tcPr>
            <w:tcW w:w="121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D9A5691"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1172"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4F7C0D4"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9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5FAD8225"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9 (NR)</w:t>
            </w:r>
          </w:p>
        </w:tc>
        <w:tc>
          <w:tcPr>
            <w:tcW w:w="83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E66AC78"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9 (4.1%)</w:t>
            </w:r>
          </w:p>
        </w:tc>
      </w:tr>
      <w:tr w:rsidR="00E972AD" w:rsidRPr="00E825BD" w14:paraId="0FF7A7CB" w14:textId="77777777" w:rsidTr="00D577BE">
        <w:trPr>
          <w:trHeight w:val="900"/>
        </w:trPr>
        <w:tc>
          <w:tcPr>
            <w:tcW w:w="1209" w:type="dxa"/>
            <w:vMerge w:val="restart"/>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7C6616D" w14:textId="5D3811BD"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Flint 2013</w:t>
            </w:r>
            <w:r w:rsidR="000D1487" w:rsidRPr="00E825BD">
              <w:rPr>
                <w:rFonts w:eastAsia="Times New Roman" w:cstheme="minorHAnsi"/>
                <w:color w:val="000000"/>
                <w:sz w:val="18"/>
                <w:szCs w:val="18"/>
                <w:lang w:eastAsia="en-GB"/>
              </w:rPr>
              <w:t xml:space="preserve"> </w:t>
            </w:r>
            <w:r w:rsidR="000D1487" w:rsidRPr="00E825BD">
              <w:rPr>
                <w:rFonts w:eastAsia="Times New Roman" w:cstheme="minorHAnsi"/>
                <w:color w:val="000000"/>
                <w:sz w:val="18"/>
                <w:szCs w:val="18"/>
                <w:lang w:eastAsia="en-GB"/>
              </w:rPr>
              <w:fldChar w:fldCharType="begin"/>
            </w:r>
            <w:r w:rsidR="000E0775" w:rsidRPr="00E825BD">
              <w:rPr>
                <w:rFonts w:eastAsia="Times New Roman" w:cstheme="minorHAnsi"/>
                <w:color w:val="000000"/>
                <w:sz w:val="18"/>
                <w:szCs w:val="18"/>
                <w:lang w:eastAsia="en-GB"/>
              </w:rPr>
              <w:instrText xml:space="preserve"> ADDIN EN.CITE &lt;EndNote&gt;&lt;Cite&gt;&lt;Author&gt;Flint&lt;/Author&gt;&lt;Year&gt;2013&lt;/Year&gt;&lt;RecNum&gt;4110&lt;/RecNum&gt;&lt;DisplayText&gt;&lt;style face="superscript"&gt;21&lt;/style&gt;&lt;/DisplayText&gt;&lt;record&gt;&lt;rec-number&gt;4110&lt;/rec-number&gt;&lt;foreign-keys&gt;&lt;key app="EN" db-id="x9vx22vve02d96e520upr5tvw20tarzdsest" timestamp="1612643305"&gt;4110&lt;/key&gt;&lt;/foreign-keys&gt;&lt;ref-type name="Journal Article"&gt;17&lt;/ref-type&gt;&lt;contributors&gt;&lt;authors&gt;&lt;author&gt;Flint, A. C.&lt;/author&gt;&lt;author&gt;Rao, V. A.&lt;/author&gt;&lt;author&gt;Renda, N. C.&lt;/author&gt;&lt;author&gt;Faigeles, B. S.&lt;/author&gt;&lt;author&gt;Lasman, T. E.&lt;/author&gt;&lt;author&gt;Sheridan, W.&lt;/author&gt;&lt;/authors&gt;&lt;/contributors&gt;&lt;auth-address&gt;Kaiser Permanente, Department of Neuroscience, Redwood City, California 94063, USA. alexander.c.flint@kp.org&lt;/auth-address&gt;&lt;titles&gt;&lt;title&gt;A simple protocol to prevent external ventricular drain infections&lt;/title&gt;&lt;secondary-title&gt;Neurosurgery&lt;/secondary-title&gt;&lt;/titles&gt;&lt;periodical&gt;&lt;full-title&gt;Neurosurgery&lt;/full-title&gt;&lt;/periodical&gt;&lt;pages&gt;993-9; discussion 999&lt;/pages&gt;&lt;volume&gt;72&lt;/volume&gt;&lt;number&gt;6&lt;/number&gt;&lt;edition&gt;2013/03/08&lt;/edition&gt;&lt;keywords&gt;&lt;keyword&gt;Aged&lt;/keyword&gt;&lt;keyword&gt;Catheter-Related Infections/etiology/*prevention &amp;amp; control&lt;/keyword&gt;&lt;keyword&gt;Catheters, Indwelling/adverse effects/microbiology&lt;/keyword&gt;&lt;keyword&gt;Cerebrospinal Fluid Shunts/*adverse effects&lt;/keyword&gt;&lt;keyword&gt;Drainage/adverse effects&lt;/keyword&gt;&lt;keyword&gt;Female&lt;/keyword&gt;&lt;keyword&gt;Humans&lt;/keyword&gt;&lt;keyword&gt;Hydrocephalus/surgery&lt;/keyword&gt;&lt;keyword&gt;Infection Control/*methods&lt;/keyword&gt;&lt;keyword&gt;Male&lt;/keyword&gt;&lt;keyword&gt;Middle Aged&lt;/keyword&gt;&lt;keyword&gt;Retrospective Studies&lt;/keyword&gt;&lt;/keywords&gt;&lt;dates&gt;&lt;year&gt;2013&lt;/year&gt;&lt;pub-dates&gt;&lt;date&gt;Jun&lt;/date&gt;&lt;/pub-dates&gt;&lt;/dates&gt;&lt;isbn&gt;1524-4040 (Electronic)&amp;#xD;0148-396X (Linking)&lt;/isbn&gt;&lt;accession-num&gt;23467249&lt;/accession-num&gt;&lt;urls&gt;&lt;related-urls&gt;&lt;url&gt;https://www.ncbi.nlm.nih.gov/pubmed/23467249&lt;/url&gt;&lt;/related-urls&gt;&lt;/urls&gt;&lt;electronic-resource-num&gt;10.1227/NEU.0b013e31828e8dfd&lt;/electronic-resource-num&gt;&lt;/record&gt;&lt;/Cite&gt;&lt;/EndNote&gt;</w:instrText>
            </w:r>
            <w:r w:rsidR="000D1487" w:rsidRPr="00E825BD">
              <w:rPr>
                <w:rFonts w:eastAsia="Times New Roman" w:cstheme="minorHAnsi"/>
                <w:color w:val="000000"/>
                <w:sz w:val="18"/>
                <w:szCs w:val="18"/>
                <w:lang w:eastAsia="en-GB"/>
              </w:rPr>
              <w:fldChar w:fldCharType="separate"/>
            </w:r>
            <w:r w:rsidR="000E0775" w:rsidRPr="00E825BD">
              <w:rPr>
                <w:rFonts w:eastAsia="Times New Roman" w:cstheme="minorHAnsi"/>
                <w:noProof/>
                <w:color w:val="000000"/>
                <w:sz w:val="18"/>
                <w:szCs w:val="18"/>
                <w:vertAlign w:val="superscript"/>
                <w:lang w:eastAsia="en-GB"/>
              </w:rPr>
              <w:t>21</w:t>
            </w:r>
            <w:r w:rsidR="000D1487" w:rsidRPr="00E825BD">
              <w:rPr>
                <w:rFonts w:eastAsia="Times New Roman" w:cstheme="minorHAnsi"/>
                <w:color w:val="000000"/>
                <w:sz w:val="18"/>
                <w:szCs w:val="18"/>
                <w:lang w:eastAsia="en-GB"/>
              </w:rPr>
              <w:fldChar w:fldCharType="end"/>
            </w:r>
          </w:p>
        </w:tc>
        <w:tc>
          <w:tcPr>
            <w:tcW w:w="910" w:type="dxa"/>
            <w:vMerge w:val="restart"/>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0944A3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Case series (before/after protocol)</w:t>
            </w:r>
          </w:p>
        </w:tc>
        <w:tc>
          <w:tcPr>
            <w:tcW w:w="137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A4958C7" w14:textId="6B2DDA63" w:rsidR="00517AB4" w:rsidRPr="00E825BD" w:rsidRDefault="00F05910" w:rsidP="000444FC">
            <w:pPr>
              <w:jc w:val="center"/>
              <w:rPr>
                <w:rFonts w:eastAsia="Times New Roman" w:cstheme="minorHAnsi"/>
                <w:lang w:eastAsia="en-GB"/>
              </w:rPr>
            </w:pPr>
            <w:proofErr w:type="spellStart"/>
            <w:r w:rsidRPr="00E825BD">
              <w:rPr>
                <w:rFonts w:eastAsia="Times New Roman" w:cstheme="minorHAnsi"/>
                <w:color w:val="000000"/>
                <w:sz w:val="17"/>
                <w:szCs w:val="17"/>
                <w:lang w:eastAsia="en-GB"/>
              </w:rPr>
              <w:t>Biopatch</w:t>
            </w:r>
            <w:proofErr w:type="spellEnd"/>
            <w:r w:rsidRPr="00E825BD">
              <w:t>®</w:t>
            </w:r>
            <w:r w:rsidRPr="00E825BD">
              <w:rPr>
                <w:rFonts w:eastAsia="Times New Roman" w:cstheme="minorHAnsi"/>
                <w:color w:val="000000"/>
                <w:sz w:val="18"/>
                <w:szCs w:val="18"/>
                <w:lang w:eastAsia="en-GB"/>
              </w:rPr>
              <w:t xml:space="preserve"> </w:t>
            </w:r>
            <w:r w:rsidR="00517AB4" w:rsidRPr="00E825BD">
              <w:rPr>
                <w:rFonts w:eastAsia="Times New Roman" w:cstheme="minorHAnsi"/>
                <w:color w:val="000000"/>
                <w:sz w:val="18"/>
                <w:szCs w:val="18"/>
                <w:lang w:eastAsia="en-GB"/>
              </w:rPr>
              <w:t>(after protocol)</w:t>
            </w:r>
          </w:p>
        </w:tc>
        <w:tc>
          <w:tcPr>
            <w:tcW w:w="559"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ADFAD1F"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143</w:t>
            </w:r>
          </w:p>
        </w:tc>
        <w:tc>
          <w:tcPr>
            <w:tcW w:w="7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2016E80" w14:textId="19DEF6DB"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61 (48-72)</w:t>
            </w:r>
          </w:p>
        </w:tc>
        <w:tc>
          <w:tcPr>
            <w:tcW w:w="121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BF92899" w14:textId="19B101AF"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SAH: 45/119 (38%)</w:t>
            </w:r>
          </w:p>
          <w:p w14:paraId="60975869" w14:textId="369A4D0C"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ICH/IVH: 48/119 (40%)</w:t>
            </w:r>
          </w:p>
          <w:p w14:paraId="2927A464"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Tumour: 10/119 (8%)</w:t>
            </w:r>
          </w:p>
          <w:p w14:paraId="70DA478C"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TBI: 5/119 (4%)</w:t>
            </w:r>
          </w:p>
        </w:tc>
        <w:tc>
          <w:tcPr>
            <w:tcW w:w="1172"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0F7C10C"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Antibiotic</w:t>
            </w:r>
          </w:p>
        </w:tc>
        <w:tc>
          <w:tcPr>
            <w:tcW w:w="9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BB58E26"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11 (4-15)</w:t>
            </w:r>
          </w:p>
        </w:tc>
        <w:tc>
          <w:tcPr>
            <w:tcW w:w="83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3F1B28C3"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1 (0.7%)</w:t>
            </w:r>
          </w:p>
        </w:tc>
      </w:tr>
      <w:tr w:rsidR="00E972AD" w:rsidRPr="00517AB4" w14:paraId="4E93FFD4" w14:textId="77777777" w:rsidTr="00D577BE">
        <w:trPr>
          <w:trHeight w:val="90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AECE041" w14:textId="77777777" w:rsidR="00517AB4" w:rsidRPr="00E825BD" w:rsidRDefault="00517AB4" w:rsidP="000444FC">
            <w:pPr>
              <w:jc w:val="center"/>
              <w:rPr>
                <w:rFonts w:eastAsia="Times New Roman" w:cstheme="minorHAnsi"/>
                <w:sz w:val="18"/>
                <w:szCs w:val="18"/>
                <w:lang w:eastAsia="en-GB"/>
              </w:rPr>
            </w:pPr>
          </w:p>
        </w:tc>
        <w:tc>
          <w:tcPr>
            <w:tcW w:w="910" w:type="dxa"/>
            <w:vMerge/>
            <w:tcBorders>
              <w:top w:val="single" w:sz="6" w:space="0" w:color="000000"/>
              <w:left w:val="single" w:sz="6" w:space="0" w:color="000000"/>
              <w:bottom w:val="single" w:sz="6" w:space="0" w:color="000000"/>
              <w:right w:val="single" w:sz="6" w:space="0" w:color="000000"/>
            </w:tcBorders>
            <w:vAlign w:val="center"/>
            <w:hideMark/>
          </w:tcPr>
          <w:p w14:paraId="5C63D85B" w14:textId="77777777" w:rsidR="00517AB4" w:rsidRPr="00E825BD" w:rsidRDefault="00517AB4" w:rsidP="000444FC">
            <w:pPr>
              <w:jc w:val="center"/>
              <w:rPr>
                <w:rFonts w:eastAsia="Times New Roman" w:cstheme="minorHAnsi"/>
                <w:lang w:eastAsia="en-GB"/>
              </w:rPr>
            </w:pPr>
          </w:p>
        </w:tc>
        <w:tc>
          <w:tcPr>
            <w:tcW w:w="137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7D70047B"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Before protocol</w:t>
            </w:r>
          </w:p>
        </w:tc>
        <w:tc>
          <w:tcPr>
            <w:tcW w:w="559"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D68D254"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143</w:t>
            </w:r>
          </w:p>
        </w:tc>
        <w:tc>
          <w:tcPr>
            <w:tcW w:w="7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4959ACDE"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61 (50-73)</w:t>
            </w:r>
          </w:p>
        </w:tc>
        <w:tc>
          <w:tcPr>
            <w:tcW w:w="1211"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10499E03" w14:textId="588AA138"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SAH: 63/143 (44%)</w:t>
            </w:r>
          </w:p>
          <w:p w14:paraId="733F9900" w14:textId="5957D5B5"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ICH/IVH: 52/143 (36%)</w:t>
            </w:r>
          </w:p>
          <w:p w14:paraId="69DD92E1" w14:textId="19AE5DF8"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Tumour: 23/143 (16%)</w:t>
            </w:r>
          </w:p>
          <w:p w14:paraId="7458A192"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TBI: 1/143 (1%)</w:t>
            </w:r>
          </w:p>
        </w:tc>
        <w:tc>
          <w:tcPr>
            <w:tcW w:w="1172"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73B4418" w14:textId="77777777"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NR</w:t>
            </w:r>
          </w:p>
        </w:tc>
        <w:tc>
          <w:tcPr>
            <w:tcW w:w="965"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7B00F7C" w14:textId="5157A512" w:rsidR="00517AB4" w:rsidRPr="00E825BD"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8 (4-12)</w:t>
            </w:r>
          </w:p>
        </w:tc>
        <w:tc>
          <w:tcPr>
            <w:tcW w:w="838" w:type="dxa"/>
            <w:tcBorders>
              <w:top w:val="single" w:sz="6" w:space="0" w:color="000000"/>
              <w:left w:val="single" w:sz="6" w:space="0" w:color="000000"/>
              <w:bottom w:val="single" w:sz="6" w:space="0" w:color="000000"/>
              <w:right w:val="single" w:sz="6" w:space="0" w:color="000000"/>
            </w:tcBorders>
            <w:tcMar>
              <w:top w:w="0" w:type="dxa"/>
              <w:left w:w="30" w:type="dxa"/>
              <w:bottom w:w="30" w:type="dxa"/>
              <w:right w:w="30" w:type="dxa"/>
            </w:tcMar>
            <w:vAlign w:val="center"/>
            <w:hideMark/>
          </w:tcPr>
          <w:p w14:paraId="084EB575" w14:textId="77777777" w:rsidR="00517AB4" w:rsidRPr="00517AB4" w:rsidRDefault="00517AB4" w:rsidP="000444FC">
            <w:pPr>
              <w:jc w:val="center"/>
              <w:rPr>
                <w:rFonts w:eastAsia="Times New Roman" w:cstheme="minorHAnsi"/>
                <w:lang w:eastAsia="en-GB"/>
              </w:rPr>
            </w:pPr>
            <w:r w:rsidRPr="00E825BD">
              <w:rPr>
                <w:rFonts w:eastAsia="Times New Roman" w:cstheme="minorHAnsi"/>
                <w:color w:val="000000"/>
                <w:sz w:val="18"/>
                <w:szCs w:val="18"/>
                <w:lang w:eastAsia="en-GB"/>
              </w:rPr>
              <w:t>9 (6.3%)</w:t>
            </w:r>
          </w:p>
        </w:tc>
      </w:tr>
    </w:tbl>
    <w:p w14:paraId="068084B8" w14:textId="34530455" w:rsidR="004B45EF" w:rsidRPr="007E5363" w:rsidRDefault="006365B2" w:rsidP="009C0173">
      <w:pPr>
        <w:jc w:val="both"/>
      </w:pPr>
      <w:r>
        <w:t xml:space="preserve">  </w:t>
      </w:r>
    </w:p>
    <w:sectPr w:rsidR="004B45EF" w:rsidRPr="007E5363" w:rsidSect="004C550E">
      <w:footerReference w:type="even" r:id="rId7"/>
      <w:footerReference w:type="default" r:id="rId8"/>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17AFB" w14:textId="77777777" w:rsidR="00F40139" w:rsidRDefault="00F40139" w:rsidP="0074064A">
      <w:r>
        <w:separator/>
      </w:r>
    </w:p>
  </w:endnote>
  <w:endnote w:type="continuationSeparator" w:id="0">
    <w:p w14:paraId="310AC215" w14:textId="77777777" w:rsidR="00F40139" w:rsidRDefault="00F40139" w:rsidP="00740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6437685"/>
      <w:docPartObj>
        <w:docPartGallery w:val="Page Numbers (Bottom of Page)"/>
        <w:docPartUnique/>
      </w:docPartObj>
    </w:sdtPr>
    <w:sdtEndPr>
      <w:rPr>
        <w:rStyle w:val="PageNumber"/>
      </w:rPr>
    </w:sdtEndPr>
    <w:sdtContent>
      <w:p w14:paraId="3DC5867D" w14:textId="74CB733F" w:rsidR="00E161B4" w:rsidRDefault="00E161B4" w:rsidP="00E161B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B3D7A5" w14:textId="77777777" w:rsidR="00E161B4" w:rsidRDefault="00E161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59BF" w14:textId="4DCB5A6F" w:rsidR="00E161B4" w:rsidRDefault="00E161B4" w:rsidP="00E161B4">
    <w:pPr>
      <w:pStyle w:val="Footer"/>
      <w:framePr w:wrap="none" w:vAnchor="text" w:hAnchor="margin" w:xAlign="center" w:y="1"/>
      <w:rPr>
        <w:rStyle w:val="PageNumber"/>
      </w:rPr>
    </w:pPr>
    <w:r w:rsidRPr="00AD537C">
      <w:rPr>
        <w:rStyle w:val="PageNumber"/>
        <w:rFonts w:ascii="Times New Roman" w:hAnsi="Times New Roman" w:cs="Times New Roman"/>
      </w:rPr>
      <w:t xml:space="preserve">Page </w:t>
    </w:r>
    <w:r w:rsidRPr="00AD537C">
      <w:rPr>
        <w:rStyle w:val="PageNumber"/>
        <w:rFonts w:ascii="Times New Roman" w:hAnsi="Times New Roman" w:cs="Times New Roman"/>
      </w:rPr>
      <w:fldChar w:fldCharType="begin"/>
    </w:r>
    <w:r w:rsidRPr="00AD537C">
      <w:rPr>
        <w:rStyle w:val="PageNumber"/>
        <w:rFonts w:ascii="Times New Roman" w:hAnsi="Times New Roman" w:cs="Times New Roman"/>
      </w:rPr>
      <w:instrText xml:space="preserve"> PAGE </w:instrText>
    </w:r>
    <w:r w:rsidRPr="00AD537C">
      <w:rPr>
        <w:rStyle w:val="PageNumber"/>
        <w:rFonts w:ascii="Times New Roman" w:hAnsi="Times New Roman" w:cs="Times New Roman"/>
      </w:rPr>
      <w:fldChar w:fldCharType="separate"/>
    </w:r>
    <w:r>
      <w:rPr>
        <w:rStyle w:val="PageNumber"/>
        <w:rFonts w:ascii="Times New Roman" w:hAnsi="Times New Roman" w:cs="Times New Roman"/>
        <w:noProof/>
      </w:rPr>
      <w:t>1</w:t>
    </w:r>
    <w:r w:rsidRPr="00AD537C">
      <w:rPr>
        <w:rStyle w:val="PageNumber"/>
        <w:rFonts w:ascii="Times New Roman" w:hAnsi="Times New Roman" w:cs="Times New Roman"/>
      </w:rPr>
      <w:fldChar w:fldCharType="end"/>
    </w:r>
    <w:r w:rsidRPr="00AD537C">
      <w:rPr>
        <w:rStyle w:val="PageNumber"/>
        <w:rFonts w:ascii="Times New Roman" w:hAnsi="Times New Roman" w:cs="Times New Roman"/>
      </w:rPr>
      <w:t xml:space="preserve"> of </w:t>
    </w:r>
    <w:r w:rsidRPr="00AD537C">
      <w:rPr>
        <w:rStyle w:val="PageNumber"/>
        <w:rFonts w:ascii="Times New Roman" w:hAnsi="Times New Roman" w:cs="Times New Roman"/>
      </w:rPr>
      <w:fldChar w:fldCharType="begin"/>
    </w:r>
    <w:r w:rsidRPr="00AD537C">
      <w:rPr>
        <w:rStyle w:val="PageNumber"/>
        <w:rFonts w:ascii="Times New Roman" w:hAnsi="Times New Roman" w:cs="Times New Roman"/>
      </w:rPr>
      <w:instrText xml:space="preserve"> NUMPAGES </w:instrText>
    </w:r>
    <w:r w:rsidRPr="00AD537C">
      <w:rPr>
        <w:rStyle w:val="PageNumber"/>
        <w:rFonts w:ascii="Times New Roman" w:hAnsi="Times New Roman" w:cs="Times New Roman"/>
      </w:rPr>
      <w:fldChar w:fldCharType="separate"/>
    </w:r>
    <w:r>
      <w:rPr>
        <w:rStyle w:val="PageNumber"/>
        <w:rFonts w:ascii="Times New Roman" w:hAnsi="Times New Roman" w:cs="Times New Roman"/>
        <w:noProof/>
      </w:rPr>
      <w:t>11</w:t>
    </w:r>
    <w:r w:rsidRPr="00AD537C">
      <w:rPr>
        <w:rStyle w:val="PageNumber"/>
        <w:rFonts w:ascii="Times New Roman" w:hAnsi="Times New Roman" w:cs="Times New Roman"/>
      </w:rPr>
      <w:fldChar w:fldCharType="end"/>
    </w:r>
  </w:p>
  <w:p w14:paraId="6049A108" w14:textId="77777777" w:rsidR="00E161B4" w:rsidRDefault="00E161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815BC" w14:textId="77777777" w:rsidR="00F40139" w:rsidRDefault="00F40139" w:rsidP="0074064A">
      <w:r>
        <w:separator/>
      </w:r>
    </w:p>
  </w:footnote>
  <w:footnote w:type="continuationSeparator" w:id="0">
    <w:p w14:paraId="785D9616" w14:textId="77777777" w:rsidR="00F40139" w:rsidRDefault="00F40139" w:rsidP="007406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C5B98"/>
    <w:multiLevelType w:val="hybridMultilevel"/>
    <w:tmpl w:val="2AC87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1173BE"/>
    <w:multiLevelType w:val="hybridMultilevel"/>
    <w:tmpl w:val="6884F860"/>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585ECE"/>
    <w:multiLevelType w:val="hybridMultilevel"/>
    <w:tmpl w:val="BB44B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B561AB"/>
    <w:multiLevelType w:val="hybridMultilevel"/>
    <w:tmpl w:val="57829F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Hospital Infection&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vx22vve02d96e520upr5tvw20tarzdsest&quot;&gt;My EndNote Library-Converted&lt;record-ids&gt;&lt;item&gt;3864&lt;/item&gt;&lt;item&gt;4081&lt;/item&gt;&lt;item&gt;4082&lt;/item&gt;&lt;item&gt;4083&lt;/item&gt;&lt;item&gt;4090&lt;/item&gt;&lt;item&gt;4094&lt;/item&gt;&lt;item&gt;4096&lt;/item&gt;&lt;item&gt;4104&lt;/item&gt;&lt;item&gt;4105&lt;/item&gt;&lt;item&gt;4106&lt;/item&gt;&lt;item&gt;4107&lt;/item&gt;&lt;item&gt;4108&lt;/item&gt;&lt;item&gt;4109&lt;/item&gt;&lt;item&gt;4110&lt;/item&gt;&lt;item&gt;4116&lt;/item&gt;&lt;item&gt;4117&lt;/item&gt;&lt;item&gt;4118&lt;/item&gt;&lt;item&gt;4119&lt;/item&gt;&lt;item&gt;4120&lt;/item&gt;&lt;item&gt;4121&lt;/item&gt;&lt;item&gt;4122&lt;/item&gt;&lt;item&gt;4123&lt;/item&gt;&lt;item&gt;4134&lt;/item&gt;&lt;item&gt;4135&lt;/item&gt;&lt;item&gt;4136&lt;/item&gt;&lt;item&gt;4137&lt;/item&gt;&lt;item&gt;4139&lt;/item&gt;&lt;item&gt;4140&lt;/item&gt;&lt;item&gt;4141&lt;/item&gt;&lt;item&gt;4146&lt;/item&gt;&lt;item&gt;4147&lt;/item&gt;&lt;item&gt;4174&lt;/item&gt;&lt;item&gt;4176&lt;/item&gt;&lt;/record-ids&gt;&lt;/item&gt;&lt;/Libraries&gt;"/>
  </w:docVars>
  <w:rsids>
    <w:rsidRoot w:val="00502679"/>
    <w:rsid w:val="0000225A"/>
    <w:rsid w:val="00004146"/>
    <w:rsid w:val="000043D3"/>
    <w:rsid w:val="00004A5F"/>
    <w:rsid w:val="00004F1A"/>
    <w:rsid w:val="00011AF8"/>
    <w:rsid w:val="000126A2"/>
    <w:rsid w:val="00014F25"/>
    <w:rsid w:val="00015244"/>
    <w:rsid w:val="0001659A"/>
    <w:rsid w:val="00016EB2"/>
    <w:rsid w:val="0001727B"/>
    <w:rsid w:val="00023CC1"/>
    <w:rsid w:val="00026144"/>
    <w:rsid w:val="00026BF9"/>
    <w:rsid w:val="00027B18"/>
    <w:rsid w:val="000304C6"/>
    <w:rsid w:val="000325A6"/>
    <w:rsid w:val="000343BA"/>
    <w:rsid w:val="00035156"/>
    <w:rsid w:val="0003653C"/>
    <w:rsid w:val="00042C3D"/>
    <w:rsid w:val="000437FF"/>
    <w:rsid w:val="00043E6A"/>
    <w:rsid w:val="000444FC"/>
    <w:rsid w:val="00051EB0"/>
    <w:rsid w:val="000521B1"/>
    <w:rsid w:val="00053548"/>
    <w:rsid w:val="00053CEA"/>
    <w:rsid w:val="00057580"/>
    <w:rsid w:val="00057EF0"/>
    <w:rsid w:val="000609DF"/>
    <w:rsid w:val="0006112D"/>
    <w:rsid w:val="000615C5"/>
    <w:rsid w:val="00064163"/>
    <w:rsid w:val="00065FF6"/>
    <w:rsid w:val="000706F0"/>
    <w:rsid w:val="00070905"/>
    <w:rsid w:val="00070949"/>
    <w:rsid w:val="0007169C"/>
    <w:rsid w:val="00072558"/>
    <w:rsid w:val="00073669"/>
    <w:rsid w:val="0007621A"/>
    <w:rsid w:val="00077424"/>
    <w:rsid w:val="00081CBF"/>
    <w:rsid w:val="00082A4D"/>
    <w:rsid w:val="000830FD"/>
    <w:rsid w:val="000831CB"/>
    <w:rsid w:val="00084F45"/>
    <w:rsid w:val="00086205"/>
    <w:rsid w:val="000863FE"/>
    <w:rsid w:val="000902AA"/>
    <w:rsid w:val="0009097D"/>
    <w:rsid w:val="00090C9F"/>
    <w:rsid w:val="000937D4"/>
    <w:rsid w:val="00093857"/>
    <w:rsid w:val="0009520C"/>
    <w:rsid w:val="00096425"/>
    <w:rsid w:val="000A04D8"/>
    <w:rsid w:val="000A1BF7"/>
    <w:rsid w:val="000A3672"/>
    <w:rsid w:val="000A41E6"/>
    <w:rsid w:val="000B3390"/>
    <w:rsid w:val="000B47AB"/>
    <w:rsid w:val="000B6C0E"/>
    <w:rsid w:val="000C0DDB"/>
    <w:rsid w:val="000C1A37"/>
    <w:rsid w:val="000C1ADC"/>
    <w:rsid w:val="000C5274"/>
    <w:rsid w:val="000D0B83"/>
    <w:rsid w:val="000D1487"/>
    <w:rsid w:val="000D2A66"/>
    <w:rsid w:val="000D49CF"/>
    <w:rsid w:val="000D52DF"/>
    <w:rsid w:val="000D5D4E"/>
    <w:rsid w:val="000D654A"/>
    <w:rsid w:val="000D7A3D"/>
    <w:rsid w:val="000D7ABE"/>
    <w:rsid w:val="000E0775"/>
    <w:rsid w:val="000E1F48"/>
    <w:rsid w:val="000E551B"/>
    <w:rsid w:val="000E592E"/>
    <w:rsid w:val="000E7315"/>
    <w:rsid w:val="000F24B5"/>
    <w:rsid w:val="000F3153"/>
    <w:rsid w:val="000F4C13"/>
    <w:rsid w:val="000F6473"/>
    <w:rsid w:val="000F6648"/>
    <w:rsid w:val="000F7FCF"/>
    <w:rsid w:val="001008CE"/>
    <w:rsid w:val="001028B2"/>
    <w:rsid w:val="0010322C"/>
    <w:rsid w:val="00103610"/>
    <w:rsid w:val="001036D3"/>
    <w:rsid w:val="00103D0C"/>
    <w:rsid w:val="00107322"/>
    <w:rsid w:val="0011187E"/>
    <w:rsid w:val="00116C84"/>
    <w:rsid w:val="00117145"/>
    <w:rsid w:val="001218F3"/>
    <w:rsid w:val="00122077"/>
    <w:rsid w:val="00122102"/>
    <w:rsid w:val="001225C9"/>
    <w:rsid w:val="00124D57"/>
    <w:rsid w:val="00125A66"/>
    <w:rsid w:val="0012695D"/>
    <w:rsid w:val="00127A9D"/>
    <w:rsid w:val="00130BF0"/>
    <w:rsid w:val="00131D4A"/>
    <w:rsid w:val="001334E6"/>
    <w:rsid w:val="001349E4"/>
    <w:rsid w:val="00135420"/>
    <w:rsid w:val="001377B5"/>
    <w:rsid w:val="001406FD"/>
    <w:rsid w:val="001443EF"/>
    <w:rsid w:val="00144FC8"/>
    <w:rsid w:val="00145035"/>
    <w:rsid w:val="0014705B"/>
    <w:rsid w:val="001476A9"/>
    <w:rsid w:val="0015058B"/>
    <w:rsid w:val="00152625"/>
    <w:rsid w:val="00152988"/>
    <w:rsid w:val="001538BF"/>
    <w:rsid w:val="00153C67"/>
    <w:rsid w:val="001550E1"/>
    <w:rsid w:val="001601A4"/>
    <w:rsid w:val="0016100D"/>
    <w:rsid w:val="0016321E"/>
    <w:rsid w:val="00164C48"/>
    <w:rsid w:val="0016784D"/>
    <w:rsid w:val="00167A8F"/>
    <w:rsid w:val="00170142"/>
    <w:rsid w:val="00173A39"/>
    <w:rsid w:val="001763A7"/>
    <w:rsid w:val="00176E48"/>
    <w:rsid w:val="001775EB"/>
    <w:rsid w:val="00180051"/>
    <w:rsid w:val="00186E54"/>
    <w:rsid w:val="0019120B"/>
    <w:rsid w:val="001944F3"/>
    <w:rsid w:val="0019602C"/>
    <w:rsid w:val="00197148"/>
    <w:rsid w:val="00197DBD"/>
    <w:rsid w:val="001A0870"/>
    <w:rsid w:val="001A4D98"/>
    <w:rsid w:val="001A5B4D"/>
    <w:rsid w:val="001A6AF4"/>
    <w:rsid w:val="001A7F29"/>
    <w:rsid w:val="001B0C5A"/>
    <w:rsid w:val="001B10A7"/>
    <w:rsid w:val="001B384B"/>
    <w:rsid w:val="001B3FC6"/>
    <w:rsid w:val="001B415A"/>
    <w:rsid w:val="001B4C35"/>
    <w:rsid w:val="001B7311"/>
    <w:rsid w:val="001B7DB0"/>
    <w:rsid w:val="001C0C24"/>
    <w:rsid w:val="001C27EE"/>
    <w:rsid w:val="001C3415"/>
    <w:rsid w:val="001C3EAF"/>
    <w:rsid w:val="001C5DF7"/>
    <w:rsid w:val="001C5DF8"/>
    <w:rsid w:val="001D06FB"/>
    <w:rsid w:val="001D2C60"/>
    <w:rsid w:val="001D2DE5"/>
    <w:rsid w:val="001D34BE"/>
    <w:rsid w:val="001D4603"/>
    <w:rsid w:val="001D5734"/>
    <w:rsid w:val="001D671A"/>
    <w:rsid w:val="001D6BF1"/>
    <w:rsid w:val="001D7B8F"/>
    <w:rsid w:val="001E051D"/>
    <w:rsid w:val="001E51E1"/>
    <w:rsid w:val="001E5699"/>
    <w:rsid w:val="001E6ADE"/>
    <w:rsid w:val="001E6DC6"/>
    <w:rsid w:val="001F09D7"/>
    <w:rsid w:val="001F277C"/>
    <w:rsid w:val="001F296A"/>
    <w:rsid w:val="001F3D7D"/>
    <w:rsid w:val="001F51B7"/>
    <w:rsid w:val="001F74E7"/>
    <w:rsid w:val="00204308"/>
    <w:rsid w:val="00204CAA"/>
    <w:rsid w:val="00207D01"/>
    <w:rsid w:val="0021040F"/>
    <w:rsid w:val="00211D01"/>
    <w:rsid w:val="00214330"/>
    <w:rsid w:val="00214BD3"/>
    <w:rsid w:val="0021671F"/>
    <w:rsid w:val="00216DF5"/>
    <w:rsid w:val="0021704F"/>
    <w:rsid w:val="002208B7"/>
    <w:rsid w:val="00222D37"/>
    <w:rsid w:val="00225838"/>
    <w:rsid w:val="0022623B"/>
    <w:rsid w:val="00226D3F"/>
    <w:rsid w:val="0022715E"/>
    <w:rsid w:val="00227D66"/>
    <w:rsid w:val="0023146A"/>
    <w:rsid w:val="00235306"/>
    <w:rsid w:val="00235F86"/>
    <w:rsid w:val="002374B0"/>
    <w:rsid w:val="00237633"/>
    <w:rsid w:val="00237ABC"/>
    <w:rsid w:val="002412EB"/>
    <w:rsid w:val="002417A7"/>
    <w:rsid w:val="002418EA"/>
    <w:rsid w:val="002517C0"/>
    <w:rsid w:val="002609CD"/>
    <w:rsid w:val="00261845"/>
    <w:rsid w:val="00262AA5"/>
    <w:rsid w:val="00266C2B"/>
    <w:rsid w:val="00267CB3"/>
    <w:rsid w:val="00272897"/>
    <w:rsid w:val="00275143"/>
    <w:rsid w:val="002767B3"/>
    <w:rsid w:val="00281A06"/>
    <w:rsid w:val="002830A1"/>
    <w:rsid w:val="00284966"/>
    <w:rsid w:val="00284B80"/>
    <w:rsid w:val="002858EA"/>
    <w:rsid w:val="00286038"/>
    <w:rsid w:val="00286AA8"/>
    <w:rsid w:val="002926C6"/>
    <w:rsid w:val="00293A80"/>
    <w:rsid w:val="002944D9"/>
    <w:rsid w:val="002A25DF"/>
    <w:rsid w:val="002A2A46"/>
    <w:rsid w:val="002A520A"/>
    <w:rsid w:val="002A54F3"/>
    <w:rsid w:val="002A5D51"/>
    <w:rsid w:val="002A6FE7"/>
    <w:rsid w:val="002B053E"/>
    <w:rsid w:val="002B1A32"/>
    <w:rsid w:val="002B4928"/>
    <w:rsid w:val="002B503A"/>
    <w:rsid w:val="002B591E"/>
    <w:rsid w:val="002C141E"/>
    <w:rsid w:val="002C1B41"/>
    <w:rsid w:val="002C222C"/>
    <w:rsid w:val="002C309B"/>
    <w:rsid w:val="002C67B6"/>
    <w:rsid w:val="002D06E0"/>
    <w:rsid w:val="002D3192"/>
    <w:rsid w:val="002D4DA2"/>
    <w:rsid w:val="002D6983"/>
    <w:rsid w:val="002E1500"/>
    <w:rsid w:val="002E223C"/>
    <w:rsid w:val="002E5166"/>
    <w:rsid w:val="002E6AC4"/>
    <w:rsid w:val="002F02FC"/>
    <w:rsid w:val="002F282A"/>
    <w:rsid w:val="002F40B6"/>
    <w:rsid w:val="002F4504"/>
    <w:rsid w:val="002F4FA4"/>
    <w:rsid w:val="002F70AB"/>
    <w:rsid w:val="00300BB1"/>
    <w:rsid w:val="00301951"/>
    <w:rsid w:val="00301A99"/>
    <w:rsid w:val="003023A6"/>
    <w:rsid w:val="00302789"/>
    <w:rsid w:val="003038D5"/>
    <w:rsid w:val="00303C5F"/>
    <w:rsid w:val="00306F2F"/>
    <w:rsid w:val="003071B0"/>
    <w:rsid w:val="00307BB7"/>
    <w:rsid w:val="00311353"/>
    <w:rsid w:val="00311B11"/>
    <w:rsid w:val="00312B08"/>
    <w:rsid w:val="00312B9B"/>
    <w:rsid w:val="0031583E"/>
    <w:rsid w:val="00317B7F"/>
    <w:rsid w:val="00320617"/>
    <w:rsid w:val="00321094"/>
    <w:rsid w:val="00322A92"/>
    <w:rsid w:val="00326069"/>
    <w:rsid w:val="003268F7"/>
    <w:rsid w:val="0032698A"/>
    <w:rsid w:val="00332AC3"/>
    <w:rsid w:val="00335E56"/>
    <w:rsid w:val="003377C8"/>
    <w:rsid w:val="00337D8A"/>
    <w:rsid w:val="00340617"/>
    <w:rsid w:val="003435CF"/>
    <w:rsid w:val="00344AAF"/>
    <w:rsid w:val="00346612"/>
    <w:rsid w:val="00347017"/>
    <w:rsid w:val="0034747E"/>
    <w:rsid w:val="00347605"/>
    <w:rsid w:val="003503B9"/>
    <w:rsid w:val="00351D06"/>
    <w:rsid w:val="003520B2"/>
    <w:rsid w:val="0035349F"/>
    <w:rsid w:val="00353E31"/>
    <w:rsid w:val="003545B0"/>
    <w:rsid w:val="0035742D"/>
    <w:rsid w:val="003627FD"/>
    <w:rsid w:val="0036471C"/>
    <w:rsid w:val="003662AE"/>
    <w:rsid w:val="00370565"/>
    <w:rsid w:val="003714F5"/>
    <w:rsid w:val="003731A3"/>
    <w:rsid w:val="00375BD0"/>
    <w:rsid w:val="00381870"/>
    <w:rsid w:val="00384AB1"/>
    <w:rsid w:val="00387FBA"/>
    <w:rsid w:val="003916D7"/>
    <w:rsid w:val="00393F6B"/>
    <w:rsid w:val="0039639D"/>
    <w:rsid w:val="003A01D8"/>
    <w:rsid w:val="003A0765"/>
    <w:rsid w:val="003A0BD7"/>
    <w:rsid w:val="003A2033"/>
    <w:rsid w:val="003A7E89"/>
    <w:rsid w:val="003B1ABF"/>
    <w:rsid w:val="003B2D26"/>
    <w:rsid w:val="003B584F"/>
    <w:rsid w:val="003C082A"/>
    <w:rsid w:val="003C0A6E"/>
    <w:rsid w:val="003C0C75"/>
    <w:rsid w:val="003C1815"/>
    <w:rsid w:val="003C2721"/>
    <w:rsid w:val="003C3674"/>
    <w:rsid w:val="003C37C3"/>
    <w:rsid w:val="003C7E32"/>
    <w:rsid w:val="003D0A95"/>
    <w:rsid w:val="003D20DE"/>
    <w:rsid w:val="003D2A59"/>
    <w:rsid w:val="003D46CC"/>
    <w:rsid w:val="003E3024"/>
    <w:rsid w:val="003E31EF"/>
    <w:rsid w:val="003E3BCE"/>
    <w:rsid w:val="003E44EC"/>
    <w:rsid w:val="003E4E33"/>
    <w:rsid w:val="003E52C4"/>
    <w:rsid w:val="003F0297"/>
    <w:rsid w:val="003F03B2"/>
    <w:rsid w:val="003F0DF4"/>
    <w:rsid w:val="003F25B4"/>
    <w:rsid w:val="003F3AA6"/>
    <w:rsid w:val="003F4456"/>
    <w:rsid w:val="003F65EA"/>
    <w:rsid w:val="003F789D"/>
    <w:rsid w:val="00400C2C"/>
    <w:rsid w:val="004050E2"/>
    <w:rsid w:val="0040704C"/>
    <w:rsid w:val="00410ADA"/>
    <w:rsid w:val="0041136C"/>
    <w:rsid w:val="0041529A"/>
    <w:rsid w:val="00417992"/>
    <w:rsid w:val="0042158C"/>
    <w:rsid w:val="00423E99"/>
    <w:rsid w:val="004321EC"/>
    <w:rsid w:val="004343D9"/>
    <w:rsid w:val="00434A1E"/>
    <w:rsid w:val="00434D1C"/>
    <w:rsid w:val="00436318"/>
    <w:rsid w:val="0044153A"/>
    <w:rsid w:val="00443E47"/>
    <w:rsid w:val="00446145"/>
    <w:rsid w:val="004468D9"/>
    <w:rsid w:val="00450209"/>
    <w:rsid w:val="00452C47"/>
    <w:rsid w:val="004531E6"/>
    <w:rsid w:val="004533E0"/>
    <w:rsid w:val="004544B8"/>
    <w:rsid w:val="00454CB4"/>
    <w:rsid w:val="00457E89"/>
    <w:rsid w:val="00464195"/>
    <w:rsid w:val="00466A8C"/>
    <w:rsid w:val="004678EE"/>
    <w:rsid w:val="00467D63"/>
    <w:rsid w:val="00471738"/>
    <w:rsid w:val="00472097"/>
    <w:rsid w:val="0047354C"/>
    <w:rsid w:val="004765E9"/>
    <w:rsid w:val="004772FD"/>
    <w:rsid w:val="004812E7"/>
    <w:rsid w:val="00482A91"/>
    <w:rsid w:val="00483981"/>
    <w:rsid w:val="00490088"/>
    <w:rsid w:val="00493226"/>
    <w:rsid w:val="00494FC9"/>
    <w:rsid w:val="00495A2A"/>
    <w:rsid w:val="004965A7"/>
    <w:rsid w:val="00497854"/>
    <w:rsid w:val="00497BA9"/>
    <w:rsid w:val="004A0A89"/>
    <w:rsid w:val="004A2881"/>
    <w:rsid w:val="004A3BBD"/>
    <w:rsid w:val="004A45D7"/>
    <w:rsid w:val="004A62D5"/>
    <w:rsid w:val="004A6AA1"/>
    <w:rsid w:val="004A7EFF"/>
    <w:rsid w:val="004B22E9"/>
    <w:rsid w:val="004B2BAD"/>
    <w:rsid w:val="004B3244"/>
    <w:rsid w:val="004B45EF"/>
    <w:rsid w:val="004B5309"/>
    <w:rsid w:val="004B617F"/>
    <w:rsid w:val="004B6252"/>
    <w:rsid w:val="004B6276"/>
    <w:rsid w:val="004B6485"/>
    <w:rsid w:val="004C0C3B"/>
    <w:rsid w:val="004C550E"/>
    <w:rsid w:val="004C7618"/>
    <w:rsid w:val="004D2E56"/>
    <w:rsid w:val="004D352E"/>
    <w:rsid w:val="004D3A35"/>
    <w:rsid w:val="004D5C81"/>
    <w:rsid w:val="004E3A3B"/>
    <w:rsid w:val="004E480A"/>
    <w:rsid w:val="004E6E85"/>
    <w:rsid w:val="004F0647"/>
    <w:rsid w:val="004F3ADA"/>
    <w:rsid w:val="004F431B"/>
    <w:rsid w:val="004F43A6"/>
    <w:rsid w:val="004F4682"/>
    <w:rsid w:val="004F796B"/>
    <w:rsid w:val="0050087A"/>
    <w:rsid w:val="00502679"/>
    <w:rsid w:val="00506362"/>
    <w:rsid w:val="00514A18"/>
    <w:rsid w:val="00516ED9"/>
    <w:rsid w:val="005173A6"/>
    <w:rsid w:val="0051787D"/>
    <w:rsid w:val="00517AB4"/>
    <w:rsid w:val="00520543"/>
    <w:rsid w:val="0052067D"/>
    <w:rsid w:val="005224EA"/>
    <w:rsid w:val="00522750"/>
    <w:rsid w:val="005243EE"/>
    <w:rsid w:val="00525CC0"/>
    <w:rsid w:val="00526133"/>
    <w:rsid w:val="005312B5"/>
    <w:rsid w:val="00533799"/>
    <w:rsid w:val="005347FB"/>
    <w:rsid w:val="00535552"/>
    <w:rsid w:val="005404FF"/>
    <w:rsid w:val="0054077B"/>
    <w:rsid w:val="00547625"/>
    <w:rsid w:val="005478A1"/>
    <w:rsid w:val="005502B6"/>
    <w:rsid w:val="0055078D"/>
    <w:rsid w:val="00552E0A"/>
    <w:rsid w:val="005533E3"/>
    <w:rsid w:val="00553691"/>
    <w:rsid w:val="00554AB6"/>
    <w:rsid w:val="0055599B"/>
    <w:rsid w:val="00556800"/>
    <w:rsid w:val="00557340"/>
    <w:rsid w:val="00561DE2"/>
    <w:rsid w:val="00562040"/>
    <w:rsid w:val="00562412"/>
    <w:rsid w:val="005635BE"/>
    <w:rsid w:val="0056711F"/>
    <w:rsid w:val="005676CC"/>
    <w:rsid w:val="00574DC8"/>
    <w:rsid w:val="005754E2"/>
    <w:rsid w:val="00575C3B"/>
    <w:rsid w:val="00583D22"/>
    <w:rsid w:val="00584412"/>
    <w:rsid w:val="0058538C"/>
    <w:rsid w:val="00585F95"/>
    <w:rsid w:val="005869A3"/>
    <w:rsid w:val="00586A1E"/>
    <w:rsid w:val="00592E62"/>
    <w:rsid w:val="005939DA"/>
    <w:rsid w:val="00594C0E"/>
    <w:rsid w:val="00595CC7"/>
    <w:rsid w:val="00597BC0"/>
    <w:rsid w:val="005A1E33"/>
    <w:rsid w:val="005A2831"/>
    <w:rsid w:val="005A2AB1"/>
    <w:rsid w:val="005A5A54"/>
    <w:rsid w:val="005A7952"/>
    <w:rsid w:val="005B0519"/>
    <w:rsid w:val="005B1978"/>
    <w:rsid w:val="005B32E1"/>
    <w:rsid w:val="005B33E7"/>
    <w:rsid w:val="005B4523"/>
    <w:rsid w:val="005B4BDD"/>
    <w:rsid w:val="005C004A"/>
    <w:rsid w:val="005C1366"/>
    <w:rsid w:val="005C3A07"/>
    <w:rsid w:val="005C67EA"/>
    <w:rsid w:val="005C7E2F"/>
    <w:rsid w:val="005D261F"/>
    <w:rsid w:val="005D2C23"/>
    <w:rsid w:val="005D2DDA"/>
    <w:rsid w:val="005D547F"/>
    <w:rsid w:val="005D557E"/>
    <w:rsid w:val="005D5C3C"/>
    <w:rsid w:val="005D6121"/>
    <w:rsid w:val="005D67B3"/>
    <w:rsid w:val="005D77D4"/>
    <w:rsid w:val="005D7A1D"/>
    <w:rsid w:val="005E0817"/>
    <w:rsid w:val="005E1E0C"/>
    <w:rsid w:val="005E2DFE"/>
    <w:rsid w:val="005E536B"/>
    <w:rsid w:val="005E56C9"/>
    <w:rsid w:val="005E6745"/>
    <w:rsid w:val="005E7E07"/>
    <w:rsid w:val="005E7EFF"/>
    <w:rsid w:val="005F04CB"/>
    <w:rsid w:val="005F0A07"/>
    <w:rsid w:val="005F16A7"/>
    <w:rsid w:val="005F1B46"/>
    <w:rsid w:val="005F3127"/>
    <w:rsid w:val="006012E0"/>
    <w:rsid w:val="00602FD7"/>
    <w:rsid w:val="006059CA"/>
    <w:rsid w:val="00606083"/>
    <w:rsid w:val="006079F4"/>
    <w:rsid w:val="00610625"/>
    <w:rsid w:val="00613E58"/>
    <w:rsid w:val="00614ECD"/>
    <w:rsid w:val="00614ED2"/>
    <w:rsid w:val="0061704D"/>
    <w:rsid w:val="006211E3"/>
    <w:rsid w:val="00621318"/>
    <w:rsid w:val="00623FD5"/>
    <w:rsid w:val="00624D55"/>
    <w:rsid w:val="00624EC3"/>
    <w:rsid w:val="00625466"/>
    <w:rsid w:val="00631DF5"/>
    <w:rsid w:val="006325E8"/>
    <w:rsid w:val="00634A64"/>
    <w:rsid w:val="00636028"/>
    <w:rsid w:val="006365B2"/>
    <w:rsid w:val="006403C2"/>
    <w:rsid w:val="00641397"/>
    <w:rsid w:val="00643332"/>
    <w:rsid w:val="006448AD"/>
    <w:rsid w:val="00644BD4"/>
    <w:rsid w:val="00644FA1"/>
    <w:rsid w:val="0064545E"/>
    <w:rsid w:val="00645A78"/>
    <w:rsid w:val="0065144C"/>
    <w:rsid w:val="00652A52"/>
    <w:rsid w:val="00657A0C"/>
    <w:rsid w:val="00657C64"/>
    <w:rsid w:val="006626F0"/>
    <w:rsid w:val="00662C15"/>
    <w:rsid w:val="00663D10"/>
    <w:rsid w:val="00667145"/>
    <w:rsid w:val="00670D0E"/>
    <w:rsid w:val="0067159A"/>
    <w:rsid w:val="0067273F"/>
    <w:rsid w:val="00673311"/>
    <w:rsid w:val="006825F7"/>
    <w:rsid w:val="00683FC8"/>
    <w:rsid w:val="006849EE"/>
    <w:rsid w:val="006860A8"/>
    <w:rsid w:val="006860E8"/>
    <w:rsid w:val="00687451"/>
    <w:rsid w:val="00691990"/>
    <w:rsid w:val="00692259"/>
    <w:rsid w:val="00694CCE"/>
    <w:rsid w:val="00697952"/>
    <w:rsid w:val="006A0528"/>
    <w:rsid w:val="006A089F"/>
    <w:rsid w:val="006A0EC6"/>
    <w:rsid w:val="006A3FAC"/>
    <w:rsid w:val="006A5ECA"/>
    <w:rsid w:val="006A6B69"/>
    <w:rsid w:val="006A7E94"/>
    <w:rsid w:val="006A7FA0"/>
    <w:rsid w:val="006B3931"/>
    <w:rsid w:val="006B45F8"/>
    <w:rsid w:val="006B5409"/>
    <w:rsid w:val="006B5EFF"/>
    <w:rsid w:val="006B61A5"/>
    <w:rsid w:val="006B7E6F"/>
    <w:rsid w:val="006C09D6"/>
    <w:rsid w:val="006C0C2E"/>
    <w:rsid w:val="006C1A9A"/>
    <w:rsid w:val="006C55AB"/>
    <w:rsid w:val="006D292D"/>
    <w:rsid w:val="006D2B13"/>
    <w:rsid w:val="006D4045"/>
    <w:rsid w:val="006D5484"/>
    <w:rsid w:val="006D6DC4"/>
    <w:rsid w:val="006D718A"/>
    <w:rsid w:val="006D7CB6"/>
    <w:rsid w:val="006E113E"/>
    <w:rsid w:val="006E41B2"/>
    <w:rsid w:val="006E4AA8"/>
    <w:rsid w:val="006E57A9"/>
    <w:rsid w:val="006F19F2"/>
    <w:rsid w:val="006F325F"/>
    <w:rsid w:val="006F3A24"/>
    <w:rsid w:val="006F6917"/>
    <w:rsid w:val="0070130F"/>
    <w:rsid w:val="00703704"/>
    <w:rsid w:val="007046D4"/>
    <w:rsid w:val="00707783"/>
    <w:rsid w:val="0071028F"/>
    <w:rsid w:val="0071383F"/>
    <w:rsid w:val="00714E18"/>
    <w:rsid w:val="00714FF0"/>
    <w:rsid w:val="007163AF"/>
    <w:rsid w:val="0071660D"/>
    <w:rsid w:val="00720C59"/>
    <w:rsid w:val="007210BD"/>
    <w:rsid w:val="0072222A"/>
    <w:rsid w:val="00722FAE"/>
    <w:rsid w:val="00724C6B"/>
    <w:rsid w:val="00726080"/>
    <w:rsid w:val="00733880"/>
    <w:rsid w:val="0074064A"/>
    <w:rsid w:val="00740A15"/>
    <w:rsid w:val="00742D41"/>
    <w:rsid w:val="00742D8D"/>
    <w:rsid w:val="00743D88"/>
    <w:rsid w:val="007452F8"/>
    <w:rsid w:val="007454D1"/>
    <w:rsid w:val="00746747"/>
    <w:rsid w:val="007477C5"/>
    <w:rsid w:val="00747875"/>
    <w:rsid w:val="00747F2E"/>
    <w:rsid w:val="00752482"/>
    <w:rsid w:val="007566FD"/>
    <w:rsid w:val="007578A8"/>
    <w:rsid w:val="00761313"/>
    <w:rsid w:val="00761BB2"/>
    <w:rsid w:val="00761F94"/>
    <w:rsid w:val="0076209C"/>
    <w:rsid w:val="007636EA"/>
    <w:rsid w:val="00765149"/>
    <w:rsid w:val="00773930"/>
    <w:rsid w:val="00774B87"/>
    <w:rsid w:val="007752BD"/>
    <w:rsid w:val="00775388"/>
    <w:rsid w:val="00776384"/>
    <w:rsid w:val="007814B9"/>
    <w:rsid w:val="0078234C"/>
    <w:rsid w:val="00783894"/>
    <w:rsid w:val="00784EB7"/>
    <w:rsid w:val="00785E47"/>
    <w:rsid w:val="00785E89"/>
    <w:rsid w:val="00786C57"/>
    <w:rsid w:val="00790E74"/>
    <w:rsid w:val="007911BC"/>
    <w:rsid w:val="0079155E"/>
    <w:rsid w:val="00792400"/>
    <w:rsid w:val="00793273"/>
    <w:rsid w:val="0079396E"/>
    <w:rsid w:val="007946F5"/>
    <w:rsid w:val="007A087F"/>
    <w:rsid w:val="007A094D"/>
    <w:rsid w:val="007A25D0"/>
    <w:rsid w:val="007A4D95"/>
    <w:rsid w:val="007A57AF"/>
    <w:rsid w:val="007A6FA3"/>
    <w:rsid w:val="007A7387"/>
    <w:rsid w:val="007A798F"/>
    <w:rsid w:val="007A7A68"/>
    <w:rsid w:val="007A7AF7"/>
    <w:rsid w:val="007B1008"/>
    <w:rsid w:val="007B2C08"/>
    <w:rsid w:val="007B2CBE"/>
    <w:rsid w:val="007C06E1"/>
    <w:rsid w:val="007C11FB"/>
    <w:rsid w:val="007C3FCB"/>
    <w:rsid w:val="007C5383"/>
    <w:rsid w:val="007C58E4"/>
    <w:rsid w:val="007C5B7D"/>
    <w:rsid w:val="007D3AEB"/>
    <w:rsid w:val="007D50B4"/>
    <w:rsid w:val="007E4E6A"/>
    <w:rsid w:val="007E5363"/>
    <w:rsid w:val="007E614C"/>
    <w:rsid w:val="007E739A"/>
    <w:rsid w:val="00802A41"/>
    <w:rsid w:val="0080600C"/>
    <w:rsid w:val="00806571"/>
    <w:rsid w:val="00811C7F"/>
    <w:rsid w:val="008122E7"/>
    <w:rsid w:val="008126D5"/>
    <w:rsid w:val="00816A8C"/>
    <w:rsid w:val="00820B56"/>
    <w:rsid w:val="0082174E"/>
    <w:rsid w:val="00821803"/>
    <w:rsid w:val="00825BC7"/>
    <w:rsid w:val="008265A9"/>
    <w:rsid w:val="008272E7"/>
    <w:rsid w:val="0083237F"/>
    <w:rsid w:val="00832898"/>
    <w:rsid w:val="008333F5"/>
    <w:rsid w:val="00834538"/>
    <w:rsid w:val="00835B54"/>
    <w:rsid w:val="00837864"/>
    <w:rsid w:val="008407CE"/>
    <w:rsid w:val="008421FE"/>
    <w:rsid w:val="00842A49"/>
    <w:rsid w:val="0084562E"/>
    <w:rsid w:val="00846528"/>
    <w:rsid w:val="00846E9E"/>
    <w:rsid w:val="008513AB"/>
    <w:rsid w:val="0085478E"/>
    <w:rsid w:val="008552C3"/>
    <w:rsid w:val="00856FC8"/>
    <w:rsid w:val="00857843"/>
    <w:rsid w:val="00865349"/>
    <w:rsid w:val="00865EF4"/>
    <w:rsid w:val="00866090"/>
    <w:rsid w:val="00874753"/>
    <w:rsid w:val="00876DEE"/>
    <w:rsid w:val="0088316A"/>
    <w:rsid w:val="00883773"/>
    <w:rsid w:val="00885322"/>
    <w:rsid w:val="00885854"/>
    <w:rsid w:val="008864EC"/>
    <w:rsid w:val="00890CA2"/>
    <w:rsid w:val="00891A6D"/>
    <w:rsid w:val="008923C2"/>
    <w:rsid w:val="00893997"/>
    <w:rsid w:val="00894BE2"/>
    <w:rsid w:val="00896E74"/>
    <w:rsid w:val="008A0AA3"/>
    <w:rsid w:val="008A0F41"/>
    <w:rsid w:val="008A3AAF"/>
    <w:rsid w:val="008A517B"/>
    <w:rsid w:val="008B2319"/>
    <w:rsid w:val="008C3794"/>
    <w:rsid w:val="008C4584"/>
    <w:rsid w:val="008C59E4"/>
    <w:rsid w:val="008C610D"/>
    <w:rsid w:val="008C65C8"/>
    <w:rsid w:val="008D0BC7"/>
    <w:rsid w:val="008D2271"/>
    <w:rsid w:val="008D3B10"/>
    <w:rsid w:val="008D47C5"/>
    <w:rsid w:val="008D6319"/>
    <w:rsid w:val="008D701D"/>
    <w:rsid w:val="008D7057"/>
    <w:rsid w:val="008D709F"/>
    <w:rsid w:val="008E0BE3"/>
    <w:rsid w:val="008E1EDE"/>
    <w:rsid w:val="008E2EEC"/>
    <w:rsid w:val="008E39D9"/>
    <w:rsid w:val="008E69A5"/>
    <w:rsid w:val="008E6B82"/>
    <w:rsid w:val="008E6CE7"/>
    <w:rsid w:val="008F284F"/>
    <w:rsid w:val="008F3BE6"/>
    <w:rsid w:val="008F3C70"/>
    <w:rsid w:val="008F4303"/>
    <w:rsid w:val="008F487E"/>
    <w:rsid w:val="008F67B1"/>
    <w:rsid w:val="008F6B8A"/>
    <w:rsid w:val="00904313"/>
    <w:rsid w:val="009064AE"/>
    <w:rsid w:val="00912929"/>
    <w:rsid w:val="0091504D"/>
    <w:rsid w:val="00916195"/>
    <w:rsid w:val="00916610"/>
    <w:rsid w:val="0092099D"/>
    <w:rsid w:val="009225F5"/>
    <w:rsid w:val="00923F8F"/>
    <w:rsid w:val="00924DF6"/>
    <w:rsid w:val="0092590A"/>
    <w:rsid w:val="00933DC4"/>
    <w:rsid w:val="00933E0B"/>
    <w:rsid w:val="0093429A"/>
    <w:rsid w:val="00934716"/>
    <w:rsid w:val="00936E80"/>
    <w:rsid w:val="009370B1"/>
    <w:rsid w:val="0094019A"/>
    <w:rsid w:val="00943643"/>
    <w:rsid w:val="00944593"/>
    <w:rsid w:val="00946C61"/>
    <w:rsid w:val="009477F7"/>
    <w:rsid w:val="00947A13"/>
    <w:rsid w:val="00947A67"/>
    <w:rsid w:val="00947AE1"/>
    <w:rsid w:val="00950AAD"/>
    <w:rsid w:val="00951918"/>
    <w:rsid w:val="00951C48"/>
    <w:rsid w:val="00953BF3"/>
    <w:rsid w:val="009546AE"/>
    <w:rsid w:val="009548CC"/>
    <w:rsid w:val="00955753"/>
    <w:rsid w:val="00960161"/>
    <w:rsid w:val="009661B4"/>
    <w:rsid w:val="009705A1"/>
    <w:rsid w:val="00971BE2"/>
    <w:rsid w:val="009744C5"/>
    <w:rsid w:val="00976519"/>
    <w:rsid w:val="00977F54"/>
    <w:rsid w:val="009810E6"/>
    <w:rsid w:val="00981F19"/>
    <w:rsid w:val="00982F6F"/>
    <w:rsid w:val="00983043"/>
    <w:rsid w:val="00983821"/>
    <w:rsid w:val="00985552"/>
    <w:rsid w:val="009868A2"/>
    <w:rsid w:val="00986FCD"/>
    <w:rsid w:val="009875E8"/>
    <w:rsid w:val="00992733"/>
    <w:rsid w:val="00992EB8"/>
    <w:rsid w:val="009932DC"/>
    <w:rsid w:val="009967FD"/>
    <w:rsid w:val="00996B3C"/>
    <w:rsid w:val="009A0FD8"/>
    <w:rsid w:val="009A3678"/>
    <w:rsid w:val="009A4CC9"/>
    <w:rsid w:val="009A6541"/>
    <w:rsid w:val="009B44CD"/>
    <w:rsid w:val="009C0173"/>
    <w:rsid w:val="009C257E"/>
    <w:rsid w:val="009C36F5"/>
    <w:rsid w:val="009D0C19"/>
    <w:rsid w:val="009D2014"/>
    <w:rsid w:val="009D264E"/>
    <w:rsid w:val="009D2B5C"/>
    <w:rsid w:val="009D30B6"/>
    <w:rsid w:val="009D3F7E"/>
    <w:rsid w:val="009D5166"/>
    <w:rsid w:val="009D5C6A"/>
    <w:rsid w:val="009D5D68"/>
    <w:rsid w:val="009E1573"/>
    <w:rsid w:val="009E1689"/>
    <w:rsid w:val="009E2FC6"/>
    <w:rsid w:val="009E39F8"/>
    <w:rsid w:val="009E5588"/>
    <w:rsid w:val="009E63CD"/>
    <w:rsid w:val="009E78CD"/>
    <w:rsid w:val="009F1217"/>
    <w:rsid w:val="009F3D88"/>
    <w:rsid w:val="00A01CD4"/>
    <w:rsid w:val="00A0360F"/>
    <w:rsid w:val="00A07659"/>
    <w:rsid w:val="00A079B6"/>
    <w:rsid w:val="00A07B31"/>
    <w:rsid w:val="00A11E3C"/>
    <w:rsid w:val="00A12FE4"/>
    <w:rsid w:val="00A15E09"/>
    <w:rsid w:val="00A16765"/>
    <w:rsid w:val="00A20163"/>
    <w:rsid w:val="00A219E1"/>
    <w:rsid w:val="00A25F1B"/>
    <w:rsid w:val="00A267BB"/>
    <w:rsid w:val="00A2717A"/>
    <w:rsid w:val="00A30041"/>
    <w:rsid w:val="00A32F51"/>
    <w:rsid w:val="00A33C63"/>
    <w:rsid w:val="00A36FCD"/>
    <w:rsid w:val="00A40206"/>
    <w:rsid w:val="00A40F41"/>
    <w:rsid w:val="00A507F0"/>
    <w:rsid w:val="00A509A1"/>
    <w:rsid w:val="00A50E29"/>
    <w:rsid w:val="00A51C95"/>
    <w:rsid w:val="00A522B6"/>
    <w:rsid w:val="00A540C4"/>
    <w:rsid w:val="00A57DCE"/>
    <w:rsid w:val="00A639C8"/>
    <w:rsid w:val="00A6584E"/>
    <w:rsid w:val="00A716AD"/>
    <w:rsid w:val="00A742DB"/>
    <w:rsid w:val="00A75DA1"/>
    <w:rsid w:val="00A76878"/>
    <w:rsid w:val="00A76DBA"/>
    <w:rsid w:val="00A7709B"/>
    <w:rsid w:val="00A80653"/>
    <w:rsid w:val="00A80715"/>
    <w:rsid w:val="00A80DDD"/>
    <w:rsid w:val="00A81B2E"/>
    <w:rsid w:val="00A83E74"/>
    <w:rsid w:val="00A85E59"/>
    <w:rsid w:val="00A86E00"/>
    <w:rsid w:val="00A86E07"/>
    <w:rsid w:val="00A87277"/>
    <w:rsid w:val="00A90AB6"/>
    <w:rsid w:val="00A9328B"/>
    <w:rsid w:val="00A93E7F"/>
    <w:rsid w:val="00A94201"/>
    <w:rsid w:val="00A94F84"/>
    <w:rsid w:val="00A9546E"/>
    <w:rsid w:val="00AA01FE"/>
    <w:rsid w:val="00AA0C54"/>
    <w:rsid w:val="00AA177A"/>
    <w:rsid w:val="00AA2218"/>
    <w:rsid w:val="00AA3361"/>
    <w:rsid w:val="00AA3A64"/>
    <w:rsid w:val="00AA3FD8"/>
    <w:rsid w:val="00AA52C1"/>
    <w:rsid w:val="00AA5E51"/>
    <w:rsid w:val="00AA7323"/>
    <w:rsid w:val="00AB32F5"/>
    <w:rsid w:val="00AB4711"/>
    <w:rsid w:val="00AB6DD9"/>
    <w:rsid w:val="00AC02FF"/>
    <w:rsid w:val="00AC404A"/>
    <w:rsid w:val="00AC4B84"/>
    <w:rsid w:val="00AC5B70"/>
    <w:rsid w:val="00AC7854"/>
    <w:rsid w:val="00AC7CAC"/>
    <w:rsid w:val="00AD0B48"/>
    <w:rsid w:val="00AD24FA"/>
    <w:rsid w:val="00AD537C"/>
    <w:rsid w:val="00AD5495"/>
    <w:rsid w:val="00AE0469"/>
    <w:rsid w:val="00AE0A3A"/>
    <w:rsid w:val="00AE0F6E"/>
    <w:rsid w:val="00AE1721"/>
    <w:rsid w:val="00AE3D0D"/>
    <w:rsid w:val="00AE4EBF"/>
    <w:rsid w:val="00AE54E9"/>
    <w:rsid w:val="00AE715E"/>
    <w:rsid w:val="00AF13F2"/>
    <w:rsid w:val="00AF18C8"/>
    <w:rsid w:val="00AF3511"/>
    <w:rsid w:val="00AF671E"/>
    <w:rsid w:val="00B0086E"/>
    <w:rsid w:val="00B01447"/>
    <w:rsid w:val="00B02F8C"/>
    <w:rsid w:val="00B03D55"/>
    <w:rsid w:val="00B03F75"/>
    <w:rsid w:val="00B042DC"/>
    <w:rsid w:val="00B04643"/>
    <w:rsid w:val="00B05008"/>
    <w:rsid w:val="00B07400"/>
    <w:rsid w:val="00B11466"/>
    <w:rsid w:val="00B13778"/>
    <w:rsid w:val="00B13C02"/>
    <w:rsid w:val="00B16EC5"/>
    <w:rsid w:val="00B21067"/>
    <w:rsid w:val="00B217AA"/>
    <w:rsid w:val="00B22605"/>
    <w:rsid w:val="00B22D4C"/>
    <w:rsid w:val="00B23167"/>
    <w:rsid w:val="00B24606"/>
    <w:rsid w:val="00B2571F"/>
    <w:rsid w:val="00B30B6B"/>
    <w:rsid w:val="00B31328"/>
    <w:rsid w:val="00B33973"/>
    <w:rsid w:val="00B3766E"/>
    <w:rsid w:val="00B455C2"/>
    <w:rsid w:val="00B45897"/>
    <w:rsid w:val="00B464BA"/>
    <w:rsid w:val="00B46B07"/>
    <w:rsid w:val="00B50495"/>
    <w:rsid w:val="00B53501"/>
    <w:rsid w:val="00B53A56"/>
    <w:rsid w:val="00B5649A"/>
    <w:rsid w:val="00B57019"/>
    <w:rsid w:val="00B60FE8"/>
    <w:rsid w:val="00B6126E"/>
    <w:rsid w:val="00B61FE2"/>
    <w:rsid w:val="00B6225C"/>
    <w:rsid w:val="00B6493A"/>
    <w:rsid w:val="00B64D28"/>
    <w:rsid w:val="00B652BA"/>
    <w:rsid w:val="00B656BD"/>
    <w:rsid w:val="00B6690A"/>
    <w:rsid w:val="00B67734"/>
    <w:rsid w:val="00B71E01"/>
    <w:rsid w:val="00B75248"/>
    <w:rsid w:val="00B757C0"/>
    <w:rsid w:val="00B76C7F"/>
    <w:rsid w:val="00B80440"/>
    <w:rsid w:val="00B82ED7"/>
    <w:rsid w:val="00B836C3"/>
    <w:rsid w:val="00B847EF"/>
    <w:rsid w:val="00B84F31"/>
    <w:rsid w:val="00B967D4"/>
    <w:rsid w:val="00B974F3"/>
    <w:rsid w:val="00B9793D"/>
    <w:rsid w:val="00BA10E8"/>
    <w:rsid w:val="00BA33EE"/>
    <w:rsid w:val="00BA6754"/>
    <w:rsid w:val="00BB3329"/>
    <w:rsid w:val="00BB34FE"/>
    <w:rsid w:val="00BB3747"/>
    <w:rsid w:val="00BB5978"/>
    <w:rsid w:val="00BB5F86"/>
    <w:rsid w:val="00BB639B"/>
    <w:rsid w:val="00BB7028"/>
    <w:rsid w:val="00BC2C39"/>
    <w:rsid w:val="00BC4F56"/>
    <w:rsid w:val="00BC762A"/>
    <w:rsid w:val="00BD0177"/>
    <w:rsid w:val="00BD2FA1"/>
    <w:rsid w:val="00BD430A"/>
    <w:rsid w:val="00BD44C2"/>
    <w:rsid w:val="00BE2001"/>
    <w:rsid w:val="00BE2B20"/>
    <w:rsid w:val="00BE3329"/>
    <w:rsid w:val="00BE355E"/>
    <w:rsid w:val="00BF0CDF"/>
    <w:rsid w:val="00BF12B4"/>
    <w:rsid w:val="00BF4168"/>
    <w:rsid w:val="00BF45F5"/>
    <w:rsid w:val="00BF4D53"/>
    <w:rsid w:val="00BF6403"/>
    <w:rsid w:val="00BF667E"/>
    <w:rsid w:val="00C0090D"/>
    <w:rsid w:val="00C009FD"/>
    <w:rsid w:val="00C03695"/>
    <w:rsid w:val="00C03B90"/>
    <w:rsid w:val="00C13876"/>
    <w:rsid w:val="00C16C10"/>
    <w:rsid w:val="00C17F1D"/>
    <w:rsid w:val="00C231D8"/>
    <w:rsid w:val="00C264DF"/>
    <w:rsid w:val="00C27173"/>
    <w:rsid w:val="00C3099B"/>
    <w:rsid w:val="00C30B79"/>
    <w:rsid w:val="00C32A5F"/>
    <w:rsid w:val="00C343D2"/>
    <w:rsid w:val="00C352BB"/>
    <w:rsid w:val="00C35A9E"/>
    <w:rsid w:val="00C41DDB"/>
    <w:rsid w:val="00C4632F"/>
    <w:rsid w:val="00C46DA9"/>
    <w:rsid w:val="00C4734E"/>
    <w:rsid w:val="00C50C69"/>
    <w:rsid w:val="00C514DB"/>
    <w:rsid w:val="00C52EDB"/>
    <w:rsid w:val="00C544A2"/>
    <w:rsid w:val="00C54C6B"/>
    <w:rsid w:val="00C55B33"/>
    <w:rsid w:val="00C56BBF"/>
    <w:rsid w:val="00C61307"/>
    <w:rsid w:val="00C61B0C"/>
    <w:rsid w:val="00C61B2B"/>
    <w:rsid w:val="00C632F9"/>
    <w:rsid w:val="00C63695"/>
    <w:rsid w:val="00C63C17"/>
    <w:rsid w:val="00C66ABB"/>
    <w:rsid w:val="00C67DBB"/>
    <w:rsid w:val="00C70D5C"/>
    <w:rsid w:val="00C71DF3"/>
    <w:rsid w:val="00C73072"/>
    <w:rsid w:val="00C73627"/>
    <w:rsid w:val="00C73D29"/>
    <w:rsid w:val="00C74F5A"/>
    <w:rsid w:val="00C7680F"/>
    <w:rsid w:val="00C76BBD"/>
    <w:rsid w:val="00C76E77"/>
    <w:rsid w:val="00C80DB2"/>
    <w:rsid w:val="00C83740"/>
    <w:rsid w:val="00C83F39"/>
    <w:rsid w:val="00C857F2"/>
    <w:rsid w:val="00C864FF"/>
    <w:rsid w:val="00C90A05"/>
    <w:rsid w:val="00C9276E"/>
    <w:rsid w:val="00C92DE6"/>
    <w:rsid w:val="00C94A64"/>
    <w:rsid w:val="00C96777"/>
    <w:rsid w:val="00CA03E8"/>
    <w:rsid w:val="00CA0636"/>
    <w:rsid w:val="00CA109A"/>
    <w:rsid w:val="00CA1616"/>
    <w:rsid w:val="00CA1961"/>
    <w:rsid w:val="00CA1C68"/>
    <w:rsid w:val="00CA2829"/>
    <w:rsid w:val="00CA34D6"/>
    <w:rsid w:val="00CA3AFB"/>
    <w:rsid w:val="00CA7D5F"/>
    <w:rsid w:val="00CB1C6B"/>
    <w:rsid w:val="00CB53FA"/>
    <w:rsid w:val="00CC07CC"/>
    <w:rsid w:val="00CC0AEE"/>
    <w:rsid w:val="00CD1E05"/>
    <w:rsid w:val="00CD5DB3"/>
    <w:rsid w:val="00CD6D11"/>
    <w:rsid w:val="00CE27FC"/>
    <w:rsid w:val="00CE29E7"/>
    <w:rsid w:val="00CE3EC5"/>
    <w:rsid w:val="00CE3F45"/>
    <w:rsid w:val="00CE7227"/>
    <w:rsid w:val="00CE7587"/>
    <w:rsid w:val="00CF16ED"/>
    <w:rsid w:val="00CF49CD"/>
    <w:rsid w:val="00CF4E0C"/>
    <w:rsid w:val="00CF6CAD"/>
    <w:rsid w:val="00CF7770"/>
    <w:rsid w:val="00CF7C69"/>
    <w:rsid w:val="00D029F6"/>
    <w:rsid w:val="00D032AF"/>
    <w:rsid w:val="00D0382A"/>
    <w:rsid w:val="00D04381"/>
    <w:rsid w:val="00D04E1C"/>
    <w:rsid w:val="00D07EEB"/>
    <w:rsid w:val="00D10D7E"/>
    <w:rsid w:val="00D11752"/>
    <w:rsid w:val="00D1325D"/>
    <w:rsid w:val="00D1433C"/>
    <w:rsid w:val="00D1601D"/>
    <w:rsid w:val="00D24631"/>
    <w:rsid w:val="00D25CB0"/>
    <w:rsid w:val="00D301BA"/>
    <w:rsid w:val="00D32A3A"/>
    <w:rsid w:val="00D33805"/>
    <w:rsid w:val="00D34F98"/>
    <w:rsid w:val="00D3722F"/>
    <w:rsid w:val="00D4051A"/>
    <w:rsid w:val="00D42DD8"/>
    <w:rsid w:val="00D44389"/>
    <w:rsid w:val="00D4450C"/>
    <w:rsid w:val="00D46B33"/>
    <w:rsid w:val="00D47C6F"/>
    <w:rsid w:val="00D5083A"/>
    <w:rsid w:val="00D525B1"/>
    <w:rsid w:val="00D549BF"/>
    <w:rsid w:val="00D577BE"/>
    <w:rsid w:val="00D577C9"/>
    <w:rsid w:val="00D65263"/>
    <w:rsid w:val="00D663BA"/>
    <w:rsid w:val="00D66AB8"/>
    <w:rsid w:val="00D70A58"/>
    <w:rsid w:val="00D71BA5"/>
    <w:rsid w:val="00D72E78"/>
    <w:rsid w:val="00D74B39"/>
    <w:rsid w:val="00D74DC3"/>
    <w:rsid w:val="00D755B2"/>
    <w:rsid w:val="00D847CB"/>
    <w:rsid w:val="00D85B34"/>
    <w:rsid w:val="00D86C1A"/>
    <w:rsid w:val="00D9399B"/>
    <w:rsid w:val="00D966E3"/>
    <w:rsid w:val="00D96AA3"/>
    <w:rsid w:val="00D96C2E"/>
    <w:rsid w:val="00D96C30"/>
    <w:rsid w:val="00D97D86"/>
    <w:rsid w:val="00DA2C39"/>
    <w:rsid w:val="00DA4F92"/>
    <w:rsid w:val="00DA68A7"/>
    <w:rsid w:val="00DA7E8E"/>
    <w:rsid w:val="00DB03CF"/>
    <w:rsid w:val="00DB06B0"/>
    <w:rsid w:val="00DB2F4A"/>
    <w:rsid w:val="00DB5769"/>
    <w:rsid w:val="00DB6ED7"/>
    <w:rsid w:val="00DB7846"/>
    <w:rsid w:val="00DC4223"/>
    <w:rsid w:val="00DC5EE4"/>
    <w:rsid w:val="00DD1753"/>
    <w:rsid w:val="00DD258B"/>
    <w:rsid w:val="00DD5877"/>
    <w:rsid w:val="00DD5916"/>
    <w:rsid w:val="00DD5D25"/>
    <w:rsid w:val="00DD6BCE"/>
    <w:rsid w:val="00DD71D2"/>
    <w:rsid w:val="00DD7A9B"/>
    <w:rsid w:val="00DD7BAC"/>
    <w:rsid w:val="00DE2C50"/>
    <w:rsid w:val="00DE3ECE"/>
    <w:rsid w:val="00DE5D66"/>
    <w:rsid w:val="00DE6FA4"/>
    <w:rsid w:val="00DE75B9"/>
    <w:rsid w:val="00DE7A07"/>
    <w:rsid w:val="00DF05CF"/>
    <w:rsid w:val="00DF1BE0"/>
    <w:rsid w:val="00DF2C1C"/>
    <w:rsid w:val="00DF3A53"/>
    <w:rsid w:val="00DF7874"/>
    <w:rsid w:val="00DF7891"/>
    <w:rsid w:val="00E0072B"/>
    <w:rsid w:val="00E00F07"/>
    <w:rsid w:val="00E0165B"/>
    <w:rsid w:val="00E01A38"/>
    <w:rsid w:val="00E0218C"/>
    <w:rsid w:val="00E024AC"/>
    <w:rsid w:val="00E02766"/>
    <w:rsid w:val="00E02A5A"/>
    <w:rsid w:val="00E04A2E"/>
    <w:rsid w:val="00E04B4C"/>
    <w:rsid w:val="00E05EED"/>
    <w:rsid w:val="00E07656"/>
    <w:rsid w:val="00E077E4"/>
    <w:rsid w:val="00E1193E"/>
    <w:rsid w:val="00E14A9F"/>
    <w:rsid w:val="00E161B4"/>
    <w:rsid w:val="00E20E8B"/>
    <w:rsid w:val="00E21151"/>
    <w:rsid w:val="00E237EA"/>
    <w:rsid w:val="00E243AD"/>
    <w:rsid w:val="00E2480B"/>
    <w:rsid w:val="00E26763"/>
    <w:rsid w:val="00E376EB"/>
    <w:rsid w:val="00E408EB"/>
    <w:rsid w:val="00E42988"/>
    <w:rsid w:val="00E44105"/>
    <w:rsid w:val="00E45C8C"/>
    <w:rsid w:val="00E47D29"/>
    <w:rsid w:val="00E5144A"/>
    <w:rsid w:val="00E54441"/>
    <w:rsid w:val="00E549FE"/>
    <w:rsid w:val="00E602FC"/>
    <w:rsid w:val="00E60994"/>
    <w:rsid w:val="00E64172"/>
    <w:rsid w:val="00E64987"/>
    <w:rsid w:val="00E64DC2"/>
    <w:rsid w:val="00E653C7"/>
    <w:rsid w:val="00E672B1"/>
    <w:rsid w:val="00E67F34"/>
    <w:rsid w:val="00E70E2C"/>
    <w:rsid w:val="00E76804"/>
    <w:rsid w:val="00E773CD"/>
    <w:rsid w:val="00E825BD"/>
    <w:rsid w:val="00E827CC"/>
    <w:rsid w:val="00E82C84"/>
    <w:rsid w:val="00E836CA"/>
    <w:rsid w:val="00E847DC"/>
    <w:rsid w:val="00E85A92"/>
    <w:rsid w:val="00E9470F"/>
    <w:rsid w:val="00E972AD"/>
    <w:rsid w:val="00EA1BA1"/>
    <w:rsid w:val="00EA45B5"/>
    <w:rsid w:val="00EA637C"/>
    <w:rsid w:val="00EA66DC"/>
    <w:rsid w:val="00EB03C8"/>
    <w:rsid w:val="00EB0DCF"/>
    <w:rsid w:val="00EB227D"/>
    <w:rsid w:val="00EB5AB0"/>
    <w:rsid w:val="00EB6FCA"/>
    <w:rsid w:val="00EC3F70"/>
    <w:rsid w:val="00EC6755"/>
    <w:rsid w:val="00ED1ABE"/>
    <w:rsid w:val="00ED1BF9"/>
    <w:rsid w:val="00ED32C4"/>
    <w:rsid w:val="00ED3EBB"/>
    <w:rsid w:val="00ED45BB"/>
    <w:rsid w:val="00ED58B9"/>
    <w:rsid w:val="00ED5A26"/>
    <w:rsid w:val="00ED6BFE"/>
    <w:rsid w:val="00EE4F2C"/>
    <w:rsid w:val="00EE5FB8"/>
    <w:rsid w:val="00EE73A5"/>
    <w:rsid w:val="00EF0402"/>
    <w:rsid w:val="00EF0CBE"/>
    <w:rsid w:val="00EF26E8"/>
    <w:rsid w:val="00EF2C80"/>
    <w:rsid w:val="00EF46DF"/>
    <w:rsid w:val="00EF5F9F"/>
    <w:rsid w:val="00EF6724"/>
    <w:rsid w:val="00F009BD"/>
    <w:rsid w:val="00F016F0"/>
    <w:rsid w:val="00F036B5"/>
    <w:rsid w:val="00F04088"/>
    <w:rsid w:val="00F056A2"/>
    <w:rsid w:val="00F05910"/>
    <w:rsid w:val="00F06D50"/>
    <w:rsid w:val="00F10E9E"/>
    <w:rsid w:val="00F11B25"/>
    <w:rsid w:val="00F11F54"/>
    <w:rsid w:val="00F12B1B"/>
    <w:rsid w:val="00F14EB7"/>
    <w:rsid w:val="00F15666"/>
    <w:rsid w:val="00F2005E"/>
    <w:rsid w:val="00F22D34"/>
    <w:rsid w:val="00F23299"/>
    <w:rsid w:val="00F23DDF"/>
    <w:rsid w:val="00F24F49"/>
    <w:rsid w:val="00F26EBC"/>
    <w:rsid w:val="00F31582"/>
    <w:rsid w:val="00F31D76"/>
    <w:rsid w:val="00F33C8C"/>
    <w:rsid w:val="00F3510E"/>
    <w:rsid w:val="00F36523"/>
    <w:rsid w:val="00F36F37"/>
    <w:rsid w:val="00F40139"/>
    <w:rsid w:val="00F40BF3"/>
    <w:rsid w:val="00F4247D"/>
    <w:rsid w:val="00F440FD"/>
    <w:rsid w:val="00F453FC"/>
    <w:rsid w:val="00F46613"/>
    <w:rsid w:val="00F47614"/>
    <w:rsid w:val="00F52845"/>
    <w:rsid w:val="00F53B84"/>
    <w:rsid w:val="00F54462"/>
    <w:rsid w:val="00F55700"/>
    <w:rsid w:val="00F56020"/>
    <w:rsid w:val="00F56613"/>
    <w:rsid w:val="00F56F59"/>
    <w:rsid w:val="00F631D1"/>
    <w:rsid w:val="00F6400F"/>
    <w:rsid w:val="00F65F01"/>
    <w:rsid w:val="00F66015"/>
    <w:rsid w:val="00F72117"/>
    <w:rsid w:val="00F73499"/>
    <w:rsid w:val="00F74D29"/>
    <w:rsid w:val="00F7682F"/>
    <w:rsid w:val="00F816CF"/>
    <w:rsid w:val="00F8212D"/>
    <w:rsid w:val="00F834D7"/>
    <w:rsid w:val="00F83D97"/>
    <w:rsid w:val="00F8761F"/>
    <w:rsid w:val="00F8793E"/>
    <w:rsid w:val="00F87CB7"/>
    <w:rsid w:val="00F91341"/>
    <w:rsid w:val="00F91B4A"/>
    <w:rsid w:val="00F92383"/>
    <w:rsid w:val="00F962A4"/>
    <w:rsid w:val="00F96542"/>
    <w:rsid w:val="00F974A2"/>
    <w:rsid w:val="00FA0E32"/>
    <w:rsid w:val="00FA1362"/>
    <w:rsid w:val="00FA3824"/>
    <w:rsid w:val="00FA4353"/>
    <w:rsid w:val="00FA4C62"/>
    <w:rsid w:val="00FA5EDD"/>
    <w:rsid w:val="00FB00E8"/>
    <w:rsid w:val="00FB058E"/>
    <w:rsid w:val="00FB190A"/>
    <w:rsid w:val="00FB21DB"/>
    <w:rsid w:val="00FB393C"/>
    <w:rsid w:val="00FB5444"/>
    <w:rsid w:val="00FB7054"/>
    <w:rsid w:val="00FB7ABF"/>
    <w:rsid w:val="00FC251C"/>
    <w:rsid w:val="00FC7A6D"/>
    <w:rsid w:val="00FD0DC7"/>
    <w:rsid w:val="00FD4F63"/>
    <w:rsid w:val="00FD5B7F"/>
    <w:rsid w:val="00FD6499"/>
    <w:rsid w:val="00FD701B"/>
    <w:rsid w:val="00FD78DD"/>
    <w:rsid w:val="00FE14C5"/>
    <w:rsid w:val="00FE5E58"/>
    <w:rsid w:val="00FE67AB"/>
    <w:rsid w:val="00FE7B3F"/>
    <w:rsid w:val="00FF432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804E6"/>
  <w15:docId w15:val="{29670CB8-A3CA-E44F-8BDF-682C506A3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639C8"/>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639C8"/>
    <w:rPr>
      <w:rFonts w:ascii="Calibri" w:hAnsi="Calibri" w:cs="Calibri"/>
      <w:lang w:val="en-US"/>
    </w:rPr>
  </w:style>
  <w:style w:type="paragraph" w:customStyle="1" w:styleId="EndNoteBibliography">
    <w:name w:val="EndNote Bibliography"/>
    <w:basedOn w:val="Normal"/>
    <w:link w:val="EndNoteBibliographyChar"/>
    <w:rsid w:val="00A639C8"/>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A639C8"/>
    <w:rPr>
      <w:rFonts w:ascii="Calibri" w:hAnsi="Calibri" w:cs="Calibri"/>
      <w:lang w:val="en-US"/>
    </w:rPr>
  </w:style>
  <w:style w:type="paragraph" w:styleId="NormalWeb">
    <w:name w:val="Normal (Web)"/>
    <w:basedOn w:val="Normal"/>
    <w:uiPriority w:val="99"/>
    <w:semiHidden/>
    <w:unhideWhenUsed/>
    <w:rsid w:val="00F6400F"/>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F6400F"/>
  </w:style>
  <w:style w:type="paragraph" w:styleId="Header">
    <w:name w:val="header"/>
    <w:basedOn w:val="Normal"/>
    <w:link w:val="HeaderChar"/>
    <w:uiPriority w:val="99"/>
    <w:unhideWhenUsed/>
    <w:rsid w:val="0074064A"/>
    <w:pPr>
      <w:tabs>
        <w:tab w:val="center" w:pos="4680"/>
        <w:tab w:val="right" w:pos="9360"/>
      </w:tabs>
    </w:pPr>
  </w:style>
  <w:style w:type="character" w:customStyle="1" w:styleId="HeaderChar">
    <w:name w:val="Header Char"/>
    <w:basedOn w:val="DefaultParagraphFont"/>
    <w:link w:val="Header"/>
    <w:uiPriority w:val="99"/>
    <w:rsid w:val="0074064A"/>
  </w:style>
  <w:style w:type="paragraph" w:styleId="Footer">
    <w:name w:val="footer"/>
    <w:basedOn w:val="Normal"/>
    <w:link w:val="FooterChar"/>
    <w:uiPriority w:val="99"/>
    <w:unhideWhenUsed/>
    <w:rsid w:val="0074064A"/>
    <w:pPr>
      <w:tabs>
        <w:tab w:val="center" w:pos="4680"/>
        <w:tab w:val="right" w:pos="9360"/>
      </w:tabs>
    </w:pPr>
  </w:style>
  <w:style w:type="character" w:customStyle="1" w:styleId="FooterChar">
    <w:name w:val="Footer Char"/>
    <w:basedOn w:val="DefaultParagraphFont"/>
    <w:link w:val="Footer"/>
    <w:uiPriority w:val="99"/>
    <w:rsid w:val="0074064A"/>
  </w:style>
  <w:style w:type="character" w:styleId="CommentReference">
    <w:name w:val="annotation reference"/>
    <w:basedOn w:val="DefaultParagraphFont"/>
    <w:uiPriority w:val="99"/>
    <w:semiHidden/>
    <w:unhideWhenUsed/>
    <w:rsid w:val="00B75248"/>
    <w:rPr>
      <w:sz w:val="16"/>
      <w:szCs w:val="16"/>
    </w:rPr>
  </w:style>
  <w:style w:type="paragraph" w:styleId="CommentText">
    <w:name w:val="annotation text"/>
    <w:basedOn w:val="Normal"/>
    <w:link w:val="CommentTextChar"/>
    <w:uiPriority w:val="99"/>
    <w:semiHidden/>
    <w:unhideWhenUsed/>
    <w:rsid w:val="00B75248"/>
    <w:rPr>
      <w:sz w:val="20"/>
      <w:szCs w:val="20"/>
    </w:rPr>
  </w:style>
  <w:style w:type="character" w:customStyle="1" w:styleId="CommentTextChar">
    <w:name w:val="Comment Text Char"/>
    <w:basedOn w:val="DefaultParagraphFont"/>
    <w:link w:val="CommentText"/>
    <w:uiPriority w:val="99"/>
    <w:semiHidden/>
    <w:rsid w:val="00B75248"/>
    <w:rPr>
      <w:sz w:val="20"/>
      <w:szCs w:val="20"/>
    </w:rPr>
  </w:style>
  <w:style w:type="paragraph" w:styleId="CommentSubject">
    <w:name w:val="annotation subject"/>
    <w:basedOn w:val="CommentText"/>
    <w:next w:val="CommentText"/>
    <w:link w:val="CommentSubjectChar"/>
    <w:uiPriority w:val="99"/>
    <w:semiHidden/>
    <w:unhideWhenUsed/>
    <w:rsid w:val="00B75248"/>
    <w:rPr>
      <w:b/>
      <w:bCs/>
    </w:rPr>
  </w:style>
  <w:style w:type="character" w:customStyle="1" w:styleId="CommentSubjectChar">
    <w:name w:val="Comment Subject Char"/>
    <w:basedOn w:val="CommentTextChar"/>
    <w:link w:val="CommentSubject"/>
    <w:uiPriority w:val="99"/>
    <w:semiHidden/>
    <w:rsid w:val="00B75248"/>
    <w:rPr>
      <w:b/>
      <w:bCs/>
      <w:sz w:val="20"/>
      <w:szCs w:val="20"/>
    </w:rPr>
  </w:style>
  <w:style w:type="paragraph" w:styleId="BalloonText">
    <w:name w:val="Balloon Text"/>
    <w:basedOn w:val="Normal"/>
    <w:link w:val="BalloonTextChar"/>
    <w:uiPriority w:val="99"/>
    <w:semiHidden/>
    <w:unhideWhenUsed/>
    <w:rsid w:val="008747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4753"/>
    <w:rPr>
      <w:rFonts w:ascii="Times New Roman" w:hAnsi="Times New Roman" w:cs="Times New Roman"/>
      <w:sz w:val="18"/>
      <w:szCs w:val="18"/>
    </w:rPr>
  </w:style>
  <w:style w:type="paragraph" w:customStyle="1" w:styleId="Balkenbeschriftung2">
    <w:name w:val="Balkenbeschriftung_2"/>
    <w:basedOn w:val="Normal"/>
    <w:link w:val="Balkenbeschriftung2Zchn"/>
    <w:qFormat/>
    <w:rsid w:val="00774B87"/>
    <w:pPr>
      <w:spacing w:before="40" w:after="40"/>
    </w:pPr>
    <w:rPr>
      <w:rFonts w:ascii="Arial" w:eastAsia="Times New Roman" w:hAnsi="Arial" w:cs="Times New Roman"/>
      <w:b/>
      <w:sz w:val="20"/>
      <w:szCs w:val="20"/>
      <w:lang w:val="en-US"/>
    </w:rPr>
  </w:style>
  <w:style w:type="character" w:customStyle="1" w:styleId="Balkenbeschriftung2Zchn">
    <w:name w:val="Balkenbeschriftung_2 Zchn"/>
    <w:link w:val="Balkenbeschriftung2"/>
    <w:rsid w:val="00774B87"/>
    <w:rPr>
      <w:rFonts w:ascii="Arial" w:eastAsia="Times New Roman" w:hAnsi="Arial" w:cs="Times New Roman"/>
      <w:b/>
      <w:sz w:val="20"/>
      <w:szCs w:val="20"/>
      <w:lang w:val="en-US"/>
    </w:rPr>
  </w:style>
  <w:style w:type="paragraph" w:styleId="Revision">
    <w:name w:val="Revision"/>
    <w:hidden/>
    <w:uiPriority w:val="99"/>
    <w:semiHidden/>
    <w:rsid w:val="0050087A"/>
  </w:style>
  <w:style w:type="character" w:styleId="PageNumber">
    <w:name w:val="page number"/>
    <w:basedOn w:val="DefaultParagraphFont"/>
    <w:uiPriority w:val="99"/>
    <w:semiHidden/>
    <w:unhideWhenUsed/>
    <w:rsid w:val="00AD537C"/>
  </w:style>
  <w:style w:type="paragraph" w:styleId="ListParagraph">
    <w:name w:val="List Paragraph"/>
    <w:basedOn w:val="Normal"/>
    <w:uiPriority w:val="34"/>
    <w:qFormat/>
    <w:rsid w:val="002F4504"/>
    <w:pPr>
      <w:ind w:left="720"/>
      <w:contextualSpacing/>
    </w:pPr>
  </w:style>
  <w:style w:type="character" w:styleId="LineNumber">
    <w:name w:val="line number"/>
    <w:basedOn w:val="DefaultParagraphFont"/>
    <w:uiPriority w:val="99"/>
    <w:semiHidden/>
    <w:unhideWhenUsed/>
    <w:rsid w:val="004C5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388518">
      <w:bodyDiv w:val="1"/>
      <w:marLeft w:val="0"/>
      <w:marRight w:val="0"/>
      <w:marTop w:val="0"/>
      <w:marBottom w:val="0"/>
      <w:divBdr>
        <w:top w:val="none" w:sz="0" w:space="0" w:color="auto"/>
        <w:left w:val="none" w:sz="0" w:space="0" w:color="auto"/>
        <w:bottom w:val="none" w:sz="0" w:space="0" w:color="auto"/>
        <w:right w:val="none" w:sz="0" w:space="0" w:color="auto"/>
      </w:divBdr>
      <w:divsChild>
        <w:div w:id="807863063">
          <w:marLeft w:val="0"/>
          <w:marRight w:val="0"/>
          <w:marTop w:val="0"/>
          <w:marBottom w:val="0"/>
          <w:divBdr>
            <w:top w:val="none" w:sz="0" w:space="0" w:color="auto"/>
            <w:left w:val="none" w:sz="0" w:space="0" w:color="auto"/>
            <w:bottom w:val="none" w:sz="0" w:space="0" w:color="auto"/>
            <w:right w:val="none" w:sz="0" w:space="0" w:color="auto"/>
          </w:divBdr>
          <w:divsChild>
            <w:div w:id="24402868">
              <w:marLeft w:val="0"/>
              <w:marRight w:val="0"/>
              <w:marTop w:val="0"/>
              <w:marBottom w:val="0"/>
              <w:divBdr>
                <w:top w:val="none" w:sz="0" w:space="0" w:color="auto"/>
                <w:left w:val="none" w:sz="0" w:space="0" w:color="auto"/>
                <w:bottom w:val="none" w:sz="0" w:space="0" w:color="auto"/>
                <w:right w:val="none" w:sz="0" w:space="0" w:color="auto"/>
              </w:divBdr>
              <w:divsChild>
                <w:div w:id="1735353591">
                  <w:marLeft w:val="0"/>
                  <w:marRight w:val="0"/>
                  <w:marTop w:val="0"/>
                  <w:marBottom w:val="0"/>
                  <w:divBdr>
                    <w:top w:val="none" w:sz="0" w:space="0" w:color="auto"/>
                    <w:left w:val="none" w:sz="0" w:space="0" w:color="auto"/>
                    <w:bottom w:val="none" w:sz="0" w:space="0" w:color="auto"/>
                    <w:right w:val="none" w:sz="0" w:space="0" w:color="auto"/>
                  </w:divBdr>
                  <w:divsChild>
                    <w:div w:id="80068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448274">
      <w:bodyDiv w:val="1"/>
      <w:marLeft w:val="0"/>
      <w:marRight w:val="0"/>
      <w:marTop w:val="0"/>
      <w:marBottom w:val="0"/>
      <w:divBdr>
        <w:top w:val="none" w:sz="0" w:space="0" w:color="auto"/>
        <w:left w:val="none" w:sz="0" w:space="0" w:color="auto"/>
        <w:bottom w:val="none" w:sz="0" w:space="0" w:color="auto"/>
        <w:right w:val="none" w:sz="0" w:space="0" w:color="auto"/>
      </w:divBdr>
    </w:div>
    <w:div w:id="208615087">
      <w:bodyDiv w:val="1"/>
      <w:marLeft w:val="0"/>
      <w:marRight w:val="0"/>
      <w:marTop w:val="0"/>
      <w:marBottom w:val="0"/>
      <w:divBdr>
        <w:top w:val="none" w:sz="0" w:space="0" w:color="auto"/>
        <w:left w:val="none" w:sz="0" w:space="0" w:color="auto"/>
        <w:bottom w:val="none" w:sz="0" w:space="0" w:color="auto"/>
        <w:right w:val="none" w:sz="0" w:space="0" w:color="auto"/>
      </w:divBdr>
    </w:div>
    <w:div w:id="503712121">
      <w:bodyDiv w:val="1"/>
      <w:marLeft w:val="0"/>
      <w:marRight w:val="0"/>
      <w:marTop w:val="0"/>
      <w:marBottom w:val="0"/>
      <w:divBdr>
        <w:top w:val="none" w:sz="0" w:space="0" w:color="auto"/>
        <w:left w:val="none" w:sz="0" w:space="0" w:color="auto"/>
        <w:bottom w:val="none" w:sz="0" w:space="0" w:color="auto"/>
        <w:right w:val="none" w:sz="0" w:space="0" w:color="auto"/>
      </w:divBdr>
    </w:div>
    <w:div w:id="505562521">
      <w:bodyDiv w:val="1"/>
      <w:marLeft w:val="0"/>
      <w:marRight w:val="0"/>
      <w:marTop w:val="0"/>
      <w:marBottom w:val="0"/>
      <w:divBdr>
        <w:top w:val="none" w:sz="0" w:space="0" w:color="auto"/>
        <w:left w:val="none" w:sz="0" w:space="0" w:color="auto"/>
        <w:bottom w:val="none" w:sz="0" w:space="0" w:color="auto"/>
        <w:right w:val="none" w:sz="0" w:space="0" w:color="auto"/>
      </w:divBdr>
    </w:div>
    <w:div w:id="635641054">
      <w:bodyDiv w:val="1"/>
      <w:marLeft w:val="0"/>
      <w:marRight w:val="0"/>
      <w:marTop w:val="0"/>
      <w:marBottom w:val="0"/>
      <w:divBdr>
        <w:top w:val="none" w:sz="0" w:space="0" w:color="auto"/>
        <w:left w:val="none" w:sz="0" w:space="0" w:color="auto"/>
        <w:bottom w:val="none" w:sz="0" w:space="0" w:color="auto"/>
        <w:right w:val="none" w:sz="0" w:space="0" w:color="auto"/>
      </w:divBdr>
    </w:div>
    <w:div w:id="684986872">
      <w:bodyDiv w:val="1"/>
      <w:marLeft w:val="0"/>
      <w:marRight w:val="0"/>
      <w:marTop w:val="0"/>
      <w:marBottom w:val="0"/>
      <w:divBdr>
        <w:top w:val="none" w:sz="0" w:space="0" w:color="auto"/>
        <w:left w:val="none" w:sz="0" w:space="0" w:color="auto"/>
        <w:bottom w:val="none" w:sz="0" w:space="0" w:color="auto"/>
        <w:right w:val="none" w:sz="0" w:space="0" w:color="auto"/>
      </w:divBdr>
      <w:divsChild>
        <w:div w:id="333147318">
          <w:marLeft w:val="0"/>
          <w:marRight w:val="0"/>
          <w:marTop w:val="0"/>
          <w:marBottom w:val="0"/>
          <w:divBdr>
            <w:top w:val="none" w:sz="0" w:space="0" w:color="auto"/>
            <w:left w:val="none" w:sz="0" w:space="0" w:color="auto"/>
            <w:bottom w:val="none" w:sz="0" w:space="0" w:color="auto"/>
            <w:right w:val="none" w:sz="0" w:space="0" w:color="auto"/>
          </w:divBdr>
          <w:divsChild>
            <w:div w:id="675964589">
              <w:marLeft w:val="0"/>
              <w:marRight w:val="0"/>
              <w:marTop w:val="0"/>
              <w:marBottom w:val="0"/>
              <w:divBdr>
                <w:top w:val="none" w:sz="0" w:space="0" w:color="auto"/>
                <w:left w:val="none" w:sz="0" w:space="0" w:color="auto"/>
                <w:bottom w:val="none" w:sz="0" w:space="0" w:color="auto"/>
                <w:right w:val="none" w:sz="0" w:space="0" w:color="auto"/>
              </w:divBdr>
              <w:divsChild>
                <w:div w:id="593054619">
                  <w:marLeft w:val="0"/>
                  <w:marRight w:val="0"/>
                  <w:marTop w:val="0"/>
                  <w:marBottom w:val="0"/>
                  <w:divBdr>
                    <w:top w:val="none" w:sz="0" w:space="0" w:color="auto"/>
                    <w:left w:val="none" w:sz="0" w:space="0" w:color="auto"/>
                    <w:bottom w:val="none" w:sz="0" w:space="0" w:color="auto"/>
                    <w:right w:val="none" w:sz="0" w:space="0" w:color="auto"/>
                  </w:divBdr>
                  <w:divsChild>
                    <w:div w:id="180299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64296">
      <w:bodyDiv w:val="1"/>
      <w:marLeft w:val="0"/>
      <w:marRight w:val="0"/>
      <w:marTop w:val="0"/>
      <w:marBottom w:val="0"/>
      <w:divBdr>
        <w:top w:val="none" w:sz="0" w:space="0" w:color="auto"/>
        <w:left w:val="none" w:sz="0" w:space="0" w:color="auto"/>
        <w:bottom w:val="none" w:sz="0" w:space="0" w:color="auto"/>
        <w:right w:val="none" w:sz="0" w:space="0" w:color="auto"/>
      </w:divBdr>
      <w:divsChild>
        <w:div w:id="991367784">
          <w:marLeft w:val="0"/>
          <w:marRight w:val="0"/>
          <w:marTop w:val="0"/>
          <w:marBottom w:val="0"/>
          <w:divBdr>
            <w:top w:val="none" w:sz="0" w:space="0" w:color="auto"/>
            <w:left w:val="none" w:sz="0" w:space="0" w:color="auto"/>
            <w:bottom w:val="none" w:sz="0" w:space="0" w:color="auto"/>
            <w:right w:val="none" w:sz="0" w:space="0" w:color="auto"/>
          </w:divBdr>
          <w:divsChild>
            <w:div w:id="314844050">
              <w:marLeft w:val="0"/>
              <w:marRight w:val="0"/>
              <w:marTop w:val="0"/>
              <w:marBottom w:val="0"/>
              <w:divBdr>
                <w:top w:val="none" w:sz="0" w:space="0" w:color="auto"/>
                <w:left w:val="none" w:sz="0" w:space="0" w:color="auto"/>
                <w:bottom w:val="none" w:sz="0" w:space="0" w:color="auto"/>
                <w:right w:val="none" w:sz="0" w:space="0" w:color="auto"/>
              </w:divBdr>
              <w:divsChild>
                <w:div w:id="189708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862340">
      <w:bodyDiv w:val="1"/>
      <w:marLeft w:val="0"/>
      <w:marRight w:val="0"/>
      <w:marTop w:val="0"/>
      <w:marBottom w:val="0"/>
      <w:divBdr>
        <w:top w:val="none" w:sz="0" w:space="0" w:color="auto"/>
        <w:left w:val="none" w:sz="0" w:space="0" w:color="auto"/>
        <w:bottom w:val="none" w:sz="0" w:space="0" w:color="auto"/>
        <w:right w:val="none" w:sz="0" w:space="0" w:color="auto"/>
      </w:divBdr>
    </w:div>
    <w:div w:id="1068070824">
      <w:bodyDiv w:val="1"/>
      <w:marLeft w:val="0"/>
      <w:marRight w:val="0"/>
      <w:marTop w:val="0"/>
      <w:marBottom w:val="0"/>
      <w:divBdr>
        <w:top w:val="none" w:sz="0" w:space="0" w:color="auto"/>
        <w:left w:val="none" w:sz="0" w:space="0" w:color="auto"/>
        <w:bottom w:val="none" w:sz="0" w:space="0" w:color="auto"/>
        <w:right w:val="none" w:sz="0" w:space="0" w:color="auto"/>
      </w:divBdr>
    </w:div>
    <w:div w:id="1219559679">
      <w:bodyDiv w:val="1"/>
      <w:marLeft w:val="0"/>
      <w:marRight w:val="0"/>
      <w:marTop w:val="0"/>
      <w:marBottom w:val="0"/>
      <w:divBdr>
        <w:top w:val="none" w:sz="0" w:space="0" w:color="auto"/>
        <w:left w:val="none" w:sz="0" w:space="0" w:color="auto"/>
        <w:bottom w:val="none" w:sz="0" w:space="0" w:color="auto"/>
        <w:right w:val="none" w:sz="0" w:space="0" w:color="auto"/>
      </w:divBdr>
    </w:div>
    <w:div w:id="1293632646">
      <w:bodyDiv w:val="1"/>
      <w:marLeft w:val="0"/>
      <w:marRight w:val="0"/>
      <w:marTop w:val="0"/>
      <w:marBottom w:val="0"/>
      <w:divBdr>
        <w:top w:val="none" w:sz="0" w:space="0" w:color="auto"/>
        <w:left w:val="none" w:sz="0" w:space="0" w:color="auto"/>
        <w:bottom w:val="none" w:sz="0" w:space="0" w:color="auto"/>
        <w:right w:val="none" w:sz="0" w:space="0" w:color="auto"/>
      </w:divBdr>
    </w:div>
    <w:div w:id="1294827287">
      <w:bodyDiv w:val="1"/>
      <w:marLeft w:val="0"/>
      <w:marRight w:val="0"/>
      <w:marTop w:val="0"/>
      <w:marBottom w:val="0"/>
      <w:divBdr>
        <w:top w:val="none" w:sz="0" w:space="0" w:color="auto"/>
        <w:left w:val="none" w:sz="0" w:space="0" w:color="auto"/>
        <w:bottom w:val="none" w:sz="0" w:space="0" w:color="auto"/>
        <w:right w:val="none" w:sz="0" w:space="0" w:color="auto"/>
      </w:divBdr>
    </w:div>
    <w:div w:id="1879932016">
      <w:bodyDiv w:val="1"/>
      <w:marLeft w:val="0"/>
      <w:marRight w:val="0"/>
      <w:marTop w:val="0"/>
      <w:marBottom w:val="0"/>
      <w:divBdr>
        <w:top w:val="none" w:sz="0" w:space="0" w:color="auto"/>
        <w:left w:val="none" w:sz="0" w:space="0" w:color="auto"/>
        <w:bottom w:val="none" w:sz="0" w:space="0" w:color="auto"/>
        <w:right w:val="none" w:sz="0" w:space="0" w:color="auto"/>
      </w:divBdr>
    </w:div>
    <w:div w:id="2001233126">
      <w:bodyDiv w:val="1"/>
      <w:marLeft w:val="0"/>
      <w:marRight w:val="0"/>
      <w:marTop w:val="0"/>
      <w:marBottom w:val="0"/>
      <w:divBdr>
        <w:top w:val="none" w:sz="0" w:space="0" w:color="auto"/>
        <w:left w:val="none" w:sz="0" w:space="0" w:color="auto"/>
        <w:bottom w:val="none" w:sz="0" w:space="0" w:color="auto"/>
        <w:right w:val="none" w:sz="0" w:space="0" w:color="auto"/>
      </w:divBdr>
    </w:div>
    <w:div w:id="2116095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5108</Words>
  <Characters>2911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Salford Royal NHS Foundation Trust</Company>
  <LinksUpToDate>false</LinksUpToDate>
  <CharactersWithSpaces>3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eez Waqar</dc:creator>
  <cp:lastModifiedBy>Jenkinson, Michael</cp:lastModifiedBy>
  <cp:revision>2</cp:revision>
  <dcterms:created xsi:type="dcterms:W3CDTF">2022-11-14T16:38:00Z</dcterms:created>
  <dcterms:modified xsi:type="dcterms:W3CDTF">2022-11-14T16:38:00Z</dcterms:modified>
</cp:coreProperties>
</file>